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9EA162" w14:textId="58787A05" w:rsidR="0048564A" w:rsidRDefault="00FE01FD" w:rsidP="00E80B0E">
      <w:pPr>
        <w:pStyle w:val="Title"/>
        <w:jc w:val="center"/>
      </w:pPr>
      <w:r>
        <w:t>Peer influences in air travel behavior:</w:t>
      </w:r>
      <w:r w:rsidR="00E80B0E">
        <w:t xml:space="preserve"> </w:t>
      </w:r>
      <w:r>
        <w:t>A social autoregressive analysis</w:t>
      </w:r>
    </w:p>
    <w:p w14:paraId="68A2040A" w14:textId="77777777" w:rsidR="00FE01FD" w:rsidRDefault="00FE01FD" w:rsidP="00FE01FD">
      <w:r>
        <w:t>Bingling Zhang, Gregory S. Macfarlane, Thomas A. Wall, Kari E. Watkins</w:t>
      </w:r>
    </w:p>
    <w:p w14:paraId="2A81F2DD" w14:textId="77777777" w:rsidR="00FE01FD" w:rsidRDefault="00FE01FD" w:rsidP="00FE01FD">
      <w:pPr>
        <w:pStyle w:val="UnnumberedHeading"/>
      </w:pPr>
      <w:r>
        <w:t>Abstract:</w:t>
      </w:r>
    </w:p>
    <w:p w14:paraId="564ECC18" w14:textId="1EA82BE6" w:rsidR="00FE01FD" w:rsidRDefault="00E80B0E" w:rsidP="00FE01FD">
      <w:r>
        <w:t>Social networks can influence travel in two distinct ways: first, people often make trips to see people they know through work or life (exogenous effects); or they make trips that are similar to those taken by friends o</w:t>
      </w:r>
      <w:r w:rsidR="00B9643B">
        <w:t xml:space="preserve">r family (endogenous effects). </w:t>
      </w:r>
      <w:r>
        <w:t xml:space="preserve">In spite of this, traditional models have not always made use of social network data, because information on social networks is both difficult to collect and challenging to implement in models. In this paper, we appropriate techniques developed for </w:t>
      </w:r>
      <w:r>
        <w:rPr>
          <w:i/>
        </w:rPr>
        <w:t>spatial</w:t>
      </w:r>
      <w:r>
        <w:t xml:space="preserve"> data (specifically, a spatial Durbin count model) to construct a trip generation model for </w:t>
      </w:r>
      <w:r>
        <w:rPr>
          <w:i/>
        </w:rPr>
        <w:t xml:space="preserve">socially </w:t>
      </w:r>
      <w:r>
        <w:t>linked observations. We train this model on data collected through a web survey that interacts with the Facebook application programming interface (API) to capture respondents’ “friends” lists. We construct a set of “social weights” matrices that captures the social tie-strength between observations. A matrix that weights two observations by the number of their mutual friends provides the maximum model likelihood; this model further suggests that a non-social model may result in erroneous interpretations of the link between demographic characteristics and trip generation.</w:t>
      </w:r>
    </w:p>
    <w:p w14:paraId="550ED24D" w14:textId="42C06E29" w:rsidR="00E80B0E" w:rsidRDefault="00E80B0E" w:rsidP="00FE01FD">
      <w:r w:rsidRPr="00E80B0E">
        <w:rPr>
          <w:i/>
        </w:rPr>
        <w:t>Keywords</w:t>
      </w:r>
      <w:r>
        <w:t>: autoregression, social networks, travel behavior</w:t>
      </w:r>
      <w:r>
        <w:br w:type="page"/>
      </w:r>
    </w:p>
    <w:p w14:paraId="6B4EFB7A" w14:textId="06BB792B" w:rsidR="00E80B0E" w:rsidRDefault="00E80B0E" w:rsidP="00E80B0E">
      <w:pPr>
        <w:pStyle w:val="Heading1"/>
      </w:pPr>
      <w:r>
        <w:lastRenderedPageBreak/>
        <w:t>Introduction</w:t>
      </w:r>
    </w:p>
    <w:p w14:paraId="078C3FAB" w14:textId="33300085" w:rsidR="00364D27" w:rsidRDefault="00364D27" w:rsidP="00E80B0E">
      <w:r>
        <w:t xml:space="preserve">The goal of a modern activity-based travel model is to accurately represent travel behavior choices on a microscopic level </w:t>
      </w:r>
      <w:r>
        <w:fldChar w:fldCharType="begin" w:fldLock="1"/>
      </w:r>
      <w:r w:rsidR="00DE6D7A">
        <w:instrText>ADDIN CSL_CITATION { "citationItems" : [ { "id" : "ITEM-1", "itemData" : { "DOI" : "10.1007/0-306-48058-1_3", "ISBN" : "978-1-4020-7246-8", "author" : [ { "dropping-particle" : "", "family" : "Bhat", "given" : "Chandra R.", "non-dropping-particle" : "", "parse-names" : false, "suffix" : "" }, { "dropping-particle" : "", "family" : "Koppelman", "given" : "FrankS.", "non-dropping-particle" : "", "parse-names" : false, "suffix" : "" } ], "collection-title" : "International Series in Operations Research &amp; Management Science", "container-title" : "Handbook of Transportation Science SE - 3", "editor" : [ { "dropping-particle" : "", "family" : "Hall", "given" : "RandolphW.", "non-dropping-particle" : "", "parse-names" : false, "suffix" : "" } ], "id" : "ITEM-1", "issued" : { "date-parts" : [ [ "2003" ] ] }, "page" : "39-65", "publisher" : "Springer US", "title" : "Activity-Based Modeling of Travel Demand", "type" : "chapter", "volume" : "56" }, "uris" : [ "http://www.mendeley.com/documents/?uuid=29c7cc03-dc8e-4bb3-966f-a92ab04c6cbc" ] } ], "mendeley" : { "previouslyFormattedCitation" : "(Bhat &amp; Koppelman 2003)" }, "properties" : { "noteIndex" : 0 }, "schema" : "https://github.com/citation-style-language/schema/raw/master/csl-citation.json" }</w:instrText>
      </w:r>
      <w:r>
        <w:fldChar w:fldCharType="separate"/>
      </w:r>
      <w:r w:rsidRPr="00364D27">
        <w:rPr>
          <w:noProof/>
        </w:rPr>
        <w:t>(Bhat &amp; Koppelman 2003)</w:t>
      </w:r>
      <w:r>
        <w:fldChar w:fldCharType="end"/>
      </w:r>
      <w:r w:rsidR="001A2648">
        <w:t>.</w:t>
      </w:r>
      <w:r w:rsidR="00412BD2">
        <w:t xml:space="preserve"> </w:t>
      </w:r>
      <w:r w:rsidR="00BF5BBA">
        <w:t>As researchers have pursued this goal, they have sought to incorporate fundamental cognitive patterns of various types. For example, researchers have built models that allow dif</w:t>
      </w:r>
      <w:r w:rsidR="003D29C3">
        <w:t>ferent classes of people to place different values on</w:t>
      </w:r>
      <w:r w:rsidR="00BF5BBA">
        <w:t xml:space="preserve"> goods </w:t>
      </w:r>
      <w:r w:rsidR="00BF5BBA">
        <w:fldChar w:fldCharType="begin" w:fldLock="1"/>
      </w:r>
      <w:r w:rsidR="00DE6D7A">
        <w:instrText>ADDIN CSL_CITATION { "citationItems" : [ { "id" : "ITEM-1", "itemData" : { "author" : [ { "dropping-particle" : "", "family" : "Walker", "given" : "Joan", "non-dropping-particle" : "", "parse-names" : false, "suffix" : "" }, { "dropping-particle" : "", "family" : "Ben-Akiva", "given" : "Moshe", "non-dropping-particle" : "", "parse-names" : false, "suffix" : "" } ], "container-title" : "Mathematical Social Sciences", "id" : "ITEM-1", "issued" : { "date-parts" : [ [ "2002" ] ] }, "page" : "303-343", "title" : "Generalized random utility model", "type" : "article-journal", "volume" : "43" }, "uris" : [ "http://www.mendeley.com/documents/?uuid=c4ef4062-b18b-4ffe-8a76-e8d37bcd8316" ] } ], "mendeley" : { "previouslyFormattedCitation" : "(Walker &amp; Ben-Akiva 2002)" }, "properties" : { "noteIndex" : 0 }, "schema" : "https://github.com/citation-style-language/schema/raw/master/csl-citation.json" }</w:instrText>
      </w:r>
      <w:r w:rsidR="00BF5BBA">
        <w:fldChar w:fldCharType="separate"/>
      </w:r>
      <w:r w:rsidR="00CC1C88" w:rsidRPr="00CC1C88">
        <w:rPr>
          <w:noProof/>
        </w:rPr>
        <w:t>(Walker &amp; Ben-Akiva 2002)</w:t>
      </w:r>
      <w:r w:rsidR="00BF5BBA">
        <w:fldChar w:fldCharType="end"/>
      </w:r>
      <w:r w:rsidR="00BF5BBA">
        <w:t xml:space="preserve">, that capture idiosyncratic predilections for a particular lifestyle </w:t>
      </w:r>
      <w:r w:rsidR="00BF5BBA">
        <w:fldChar w:fldCharType="begin" w:fldLock="1"/>
      </w:r>
      <w:r w:rsidR="00DE6D7A">
        <w:instrText>ADDIN CSL_CITATION { "citationItems" : [ { "id" : "ITEM-1", "itemData" : { "DOI" : "10.1016/j.trd.2005.10.001", "ISSN" : "13619209", "abstract" : "Previous studies have found that suburban development is associated with the unbalanced choice of light duty trucks. The specific aspects of the built environment that influence vehicle choice, however, have not been well-established. Further, these studies have not shed much light on the underlying direction of causality: whether neighborhood designs themselves, as opposed to preferences for neighborhood characteristics or attitudes towards travel, more strongly influence individuals\u2019 decisions regarding vehicle type. Using a sample from Northern California, this study investigated the relationship between neighborhood design and vehicle type choice, controlling for residential self-selection. Correlation analyses showed that neighborhood design has a strong association with vehicle type choice. Specifically, traditional neighborhood designs are correlated with the choice of passenger cars, while suburban designs are associated with the choice of light duty trucks. The nested logit model suggests that sociodemographic and attitudinal factors play an important role, and that an outdoor spaciousness measure (based on perceptions of yard sizes and off-street parking availability) and commute distance also impact vehicle type choice after controlling for those other influences. This study, therefore, supports the premise that land use policies have at least some potential to reduce the choice of light duty trucks, thereby reducing emissions.", "author" : [ { "dropping-particle" : "", "family" : "Cao", "given" : "Xinyu", "non-dropping-particle" : "", "parse-names" : false, "suffix" : "" }, { "dropping-particle" : "", "family" : "Mokhtarian", "given" : "Patricia L.", "non-dropping-particle" : "", "parse-names" : false, "suffix" : "" }, { "dropping-particle" : "", "family" : "Handy", "given" : "Susan L.", "non-dropping-particle" : "", "parse-names" : false, "suffix" : "" } ], "container-title" : "Transportation Research Part D: Transport and Environment", "id" : "ITEM-1", "issue" : "2", "issued" : { "date-parts" : [ [ "2006" ] ] }, "page" : "133-145", "title" : "Neighborhood design and vehicle type choice: evidence from northern California", "type" : "article-journal", "volume" : "11" }, "uris" : [ "http://www.mendeley.com/documents/?uuid=e65d28b9-ebf8-4cf6-8353-6be83dd3d80b" ] } ], "mendeley" : { "previouslyFormattedCitation" : "(Cao et al. 2006)" }, "properties" : { "noteIndex" : 0 }, "schema" : "https://github.com/citation-style-language/schema/raw/master/csl-citation.json" }</w:instrText>
      </w:r>
      <w:r w:rsidR="00BF5BBA">
        <w:fldChar w:fldCharType="separate"/>
      </w:r>
      <w:r w:rsidR="00BF5BBA" w:rsidRPr="00BF5BBA">
        <w:rPr>
          <w:noProof/>
        </w:rPr>
        <w:t>(Cao et al. 2006)</w:t>
      </w:r>
      <w:r w:rsidR="00BF5BBA">
        <w:fldChar w:fldCharType="end"/>
      </w:r>
      <w:r w:rsidR="00BF5BBA">
        <w:t xml:space="preserve">, or that allow multiple decisions to be made </w:t>
      </w:r>
      <w:r w:rsidR="00653095">
        <w:t xml:space="preserve">either </w:t>
      </w:r>
      <w:r w:rsidR="00A421F0">
        <w:t xml:space="preserve">sequentially or simultaneously </w:t>
      </w:r>
      <w:r w:rsidR="00A421F0">
        <w:fldChar w:fldCharType="begin" w:fldLock="1"/>
      </w:r>
      <w:r w:rsidR="00DE6D7A">
        <w:instrText>ADDIN CSL_CITATION { "citationItems" : [ { "id" : "ITEM-1", "itemData" : { "DOI" : "10.1016/j.trb.2005.01.003", "ISSN" : "01912615", "author" : [ { "dropping-particle" : "", "family" : "Bhat", "given" : "Chandra R.", "non-dropping-particle" : "", "parse-names" : false, "suffix" : "" }, { "dropping-particle" : "", "family" : "Sen", "given" : "Sudeshna", "non-dropping-particle" : "", "parse-names" : false, "suffix" : "" } ], "container-title" : "Transportation Research Part B: Methodological", "id" : "ITEM-1", "issue" : "1", "issued" : { "date-parts" : [ [ "2006", "1" ] ] }, "page" : "35-53", "title" : "Household vehicle type holdings and usage: an application of the multiple discrete-continuous extreme value (MDCEV) model", "type" : "article-journal", "volume" : "40" }, "uris" : [ "http://www.mendeley.com/documents/?uuid=ef246989-1b97-467c-acdb-9a8ea83a1583" ] }, { "id" : "ITEM-2", "itemData" : { "DOI" : "10.1007/s11116-011-9360-y", "ISSN" : "0049-4488", "abstract" : "The integrated modeling of land use and transportation choices involves analyzing a continuum of choices that characterize people's lifestyles across temporal scales. This includes long-term choices such as residential and work location choices that affect land-use, medium-term choices such as vehicle ownership, and short-term choices such as travel mode choice that affect travel demand. Prior research in this area has been limited by the complexities associated with the development of integrated model systems that combine the long-, medium- and short-term choices into a unified analytical framework. This paper presents an integrated simultaneous multi-dimensional choice model of residential location, auto ownership, bicycle ownership, and commute tour mode choices using a mixed multidimensional choice modeling methodology. Model estimation results using the San Francisco Bay Area highlight a series of interdependencies among the multi-dimensional choice processes. The interdependencies include: (1) self-selection effects due to observed and unobserved factors, where households locate based on lifestyle and mobility preferences, (2) endogeneity effects, where any one choice dimension is not exogenous to another, but is endogenous to the system as a whole, (3) correlated error structures, where common unobserved factors significantly and simultaneously impact multiple choice dimensions, and (4) unobserved heterogeneity, where decision-makers show significant variation in sensitivity to explanatory variables due to unobserved factors. From a policy standpoint, to be able to forecast the 'true' causal influence of activity-travel environment changes on residential location, auto/bicycle ownership, and commute mode choices, it is necessary to capture the above-identified interdependencies by jointly modeling the multiple choice dimensions in an integrated framework. Reprinted by permission of the publisher.", "author" : [ { "dropping-particle" : "", "family" : "Pinjari", "given" : "Abdul Rawoof", "non-dropping-particle" : "", "parse-names" : false, "suffix" : "" }, { "dropping-particle" : "", "family" : "Pendyala", "given" : "Ram M.", "non-dropping-particle" : "", "parse-names" : false, "suffix" : "" }, { "dropping-particle" : "", "family" : "Bhat", "given" : "Chandra R.", "non-dropping-particle" : "", "parse-names" : false, "suffix" : "" }, { "dropping-particle" : "", "family" : "Waddell", "given" : "Paul A.", "non-dropping-particle" : "", "parse-names" : false, "suffix" : "" } ], "container-title" : "Transportation", "id" : "ITEM-2", "issue" : "6", "issued" : { "date-parts" : [ [ "2011", "7", "14" ] ] }, "page" : "933-958", "title" : "Modeling the choice continuum: an integrated model of residential location, auto ownership, bicycle ownership, and commute tour mode choice decisions", "type" : "article-journal", "volume" : "38" }, "uris" : [ "http://www.mendeley.com/documents/?uuid=eb081d0b-d7e9-4cc3-8cd1-6fca221acf73" ] } ], "mendeley" : { "previouslyFormattedCitation" : "(Bhat &amp; Sen 2006; Pinjari et al. 2011)" }, "properties" : { "noteIndex" : 0 }, "schema" : "https://github.com/citation-style-language/schema/raw/master/csl-citation.json" }</w:instrText>
      </w:r>
      <w:r w:rsidR="00A421F0">
        <w:fldChar w:fldCharType="separate"/>
      </w:r>
      <w:r w:rsidR="00A421F0" w:rsidRPr="00A421F0">
        <w:rPr>
          <w:noProof/>
        </w:rPr>
        <w:t>(Bhat &amp; Sen 2006; Pinjari et al. 2011)</w:t>
      </w:r>
      <w:r w:rsidR="00A421F0">
        <w:fldChar w:fldCharType="end"/>
      </w:r>
      <w:r w:rsidR="00A421F0">
        <w:t>.</w:t>
      </w:r>
    </w:p>
    <w:p w14:paraId="0B8C9CFE" w14:textId="102A801E" w:rsidR="00E80B0E" w:rsidRDefault="003D29C3" w:rsidP="00E80B0E">
      <w:r>
        <w:t>Another dimension of cognitive behavior that is re</w:t>
      </w:r>
      <w:r w:rsidR="00A512D8">
        <w:t xml:space="preserve">ceiving increasing attention from researchers is the </w:t>
      </w:r>
      <w:r w:rsidR="00F27BB3">
        <w:t xml:space="preserve">role that peer or social </w:t>
      </w:r>
      <w:r w:rsidR="003B0945">
        <w:t xml:space="preserve">networks </w:t>
      </w:r>
      <w:r w:rsidR="00F27BB3">
        <w:t xml:space="preserve">play in travel choices. </w:t>
      </w:r>
      <w:r w:rsidR="00A24194">
        <w:t xml:space="preserve">These influences may come in </w:t>
      </w:r>
      <w:r w:rsidR="00347333">
        <w:t xml:space="preserve">several </w:t>
      </w:r>
      <w:r w:rsidR="00A24194">
        <w:t>ways:</w:t>
      </w:r>
    </w:p>
    <w:p w14:paraId="308F377E" w14:textId="1B241B4E" w:rsidR="008C14F0" w:rsidRDefault="00E80B0E" w:rsidP="00C03707">
      <w:pPr>
        <w:pStyle w:val="ListParagraph"/>
      </w:pPr>
      <w:r w:rsidRPr="00C03707">
        <w:rPr>
          <w:rStyle w:val="Emphasis"/>
        </w:rPr>
        <w:t>Direct</w:t>
      </w:r>
      <w:r w:rsidR="00C03707">
        <w:t xml:space="preserve">: each individual chooses activities or destinations where their </w:t>
      </w:r>
      <w:r w:rsidR="00E953D7">
        <w:t xml:space="preserve">social </w:t>
      </w:r>
      <w:r w:rsidR="00C03707">
        <w:t>connections are, or where they will be.</w:t>
      </w:r>
    </w:p>
    <w:p w14:paraId="18C3CCE7" w14:textId="6737BE35" w:rsidR="00E80B0E" w:rsidRDefault="00E80B0E" w:rsidP="00C03707">
      <w:pPr>
        <w:pStyle w:val="ListParagraph"/>
      </w:pPr>
      <w:r w:rsidRPr="00A606B1">
        <w:rPr>
          <w:rStyle w:val="Emphasis"/>
        </w:rPr>
        <w:t>Indirect</w:t>
      </w:r>
      <w:r w:rsidR="00C03707">
        <w:t xml:space="preserve">: an individual’s </w:t>
      </w:r>
      <w:r w:rsidR="00E953D7">
        <w:t xml:space="preserve">social </w:t>
      </w:r>
      <w:r w:rsidR="00A606B1">
        <w:t>connections influence their choice of destinations or activities.</w:t>
      </w:r>
    </w:p>
    <w:p w14:paraId="6088E7B8" w14:textId="2FC3A5E3" w:rsidR="00347333" w:rsidRDefault="00347333" w:rsidP="00C03707">
      <w:pPr>
        <w:pStyle w:val="ListParagraph"/>
      </w:pPr>
      <w:r>
        <w:rPr>
          <w:rStyle w:val="Emphasis"/>
        </w:rPr>
        <w:t>Endogenous</w:t>
      </w:r>
      <w:r w:rsidRPr="00347333">
        <w:t>:</w:t>
      </w:r>
      <w:r>
        <w:t xml:space="preserve"> individuals construct their social networks with others of </w:t>
      </w:r>
      <w:r w:rsidR="00D03BB3">
        <w:t>shared</w:t>
      </w:r>
      <w:r>
        <w:t xml:space="preserve"> interest or experience.</w:t>
      </w:r>
    </w:p>
    <w:p w14:paraId="43C3996F" w14:textId="09706EE6" w:rsidR="004670F8" w:rsidRDefault="00A606B1" w:rsidP="00A606B1">
      <w:r>
        <w:t xml:space="preserve">The distinction between these elements can be subtle. Imagine two individuals, Mary and John, who are socially connected to each other. If John and Mary meet for dinner, this is a </w:t>
      </w:r>
      <w:r>
        <w:rPr>
          <w:rStyle w:val="Emphasis"/>
        </w:rPr>
        <w:t xml:space="preserve">direct </w:t>
      </w:r>
      <w:r w:rsidRPr="00A606B1">
        <w:t>influence</w:t>
      </w:r>
      <w:r>
        <w:t>, because each person’</w:t>
      </w:r>
      <w:r w:rsidR="00E10DB9">
        <w:t xml:space="preserve">s choice of activity and destination </w:t>
      </w:r>
      <w:r>
        <w:t>is dependent on the other person being there.</w:t>
      </w:r>
      <w:r w:rsidR="00605513">
        <w:t xml:space="preserve"> On the other hand</w:t>
      </w:r>
      <w:r w:rsidR="002930BE">
        <w:t xml:space="preserve"> if Mary recommends a restaurant to John, this is an </w:t>
      </w:r>
      <w:r w:rsidR="002930BE" w:rsidRPr="002930BE">
        <w:rPr>
          <w:rStyle w:val="Emphasis"/>
        </w:rPr>
        <w:t>indirect</w:t>
      </w:r>
      <w:r w:rsidR="002930BE">
        <w:t xml:space="preserve"> influence</w:t>
      </w:r>
      <w:r w:rsidR="00605513">
        <w:t xml:space="preserve"> because the restaurant entered John’s choice set through Mary’</w:t>
      </w:r>
      <w:r w:rsidR="006E4BBA">
        <w:t>s experience and not his own</w:t>
      </w:r>
      <w:r w:rsidR="00605513">
        <w:t>.</w:t>
      </w:r>
      <w:r w:rsidR="002755C8">
        <w:t xml:space="preserve"> Finally, John and Mary likely know each o</w:t>
      </w:r>
      <w:r w:rsidR="00D352DE">
        <w:t xml:space="preserve">ther through another </w:t>
      </w:r>
      <w:r w:rsidR="002755C8">
        <w:t>shared destination such as a workplace, neighborhood, church, etc.</w:t>
      </w:r>
      <w:r w:rsidR="009A019E">
        <w:t xml:space="preserve">; the restaurant in question may </w:t>
      </w:r>
      <w:r w:rsidR="009242C3">
        <w:t xml:space="preserve">have entered their choice set by </w:t>
      </w:r>
      <w:r w:rsidR="009A019E">
        <w:t>be</w:t>
      </w:r>
      <w:r w:rsidR="009242C3">
        <w:t>ing</w:t>
      </w:r>
      <w:r w:rsidR="009A019E">
        <w:t xml:space="preserve"> near </w:t>
      </w:r>
      <w:r w:rsidR="00FE2E82">
        <w:t>one of these destinations.</w:t>
      </w:r>
    </w:p>
    <w:p w14:paraId="28532346" w14:textId="547D1D92" w:rsidR="00905E54" w:rsidRDefault="00905E54" w:rsidP="00A606B1">
      <w:r>
        <w:t>These elements are important to capture in activity-based models for several reasons. First, they are a natural element of every day behavior. But more importantly, an activity model that does not consider them might produce spurious or unreliable predictions, because standard econometric assumptions that permit consistency and validity may not apply. Despite this importance, models that incorporate social influences are rare, partially because data on social networks has been difficult to collect and also because there has not been a convenient econometric framework to apply.</w:t>
      </w:r>
    </w:p>
    <w:p w14:paraId="58424747" w14:textId="4E9F2329" w:rsidR="00CC1C88" w:rsidRDefault="00B01FC0" w:rsidP="00A606B1">
      <w:r>
        <w:t xml:space="preserve">However, both of situations are changing. Online social networks are pervasive in contemporary society, and contain a trove of data on the social connections of millions of individuals. On the econometric front, the challenges of social interaction </w:t>
      </w:r>
      <w:r w:rsidR="00CC1C88">
        <w:t xml:space="preserve">are parallel to those motivating the spatial econometrics literature in the last twenty-plus years </w:t>
      </w:r>
      <w:r w:rsidR="00CC1C88">
        <w:fldChar w:fldCharType="begin" w:fldLock="1"/>
      </w:r>
      <w:r w:rsidR="00DE6D7A">
        <w:instrText>ADDIN CSL_CITATION { "citationItems" : [ { "id" : "ITEM-1", "itemData" : { "DOI" : "10.1177/0160017602250972", "ISBN" : "0160017602250", "ISSN" : "01600176", "author" : [ { "dropping-particle" : "", "family" : "Anselin", "given" : "Luc", "non-dropping-particle" : "", "parse-names" : false, "suffix" : "" } ], "container-title" : "International Regional Science Review", "id" : "ITEM-1", "issue" : "2", "issued" : { "date-parts" : [ [ "2003", "4", "1" ] ] }, "page" : "153-166", "title" : "Spatial externalities, spatial multipliers, and spatial econometrics", "type" : "article-journal", "volume" : "26" }, "uris" : [ "http://www.mendeley.com/documents/?uuid=331687c5-a59e-41c3-872d-03334f70bb83" ] }, { "id" : "ITEM-2", "itemData" : { "abstract" : "We investigate the common conjecture in applied econometric work that the inclusion of spatial fixed effects in a regression specification removes spatial dependence. We demonstrate analytically and by means of a series of simulation experiments how evidence of the removal of spatial autocorrelation by spatial fixed effects may be spurious when the true DGP takes the form of a spatial lag or spatial error dependence. In addition, we also show that spatial fixed effects correctly remove spatial correlation only in the special case where the dependence is group-wise, with all observations in the same group as neighbors of each other.", "author" : [ { "dropping-particle" : "", "family" : "Anselin", "given" : "Luc", "non-dropping-particle" : "", "parse-names" : false, "suffix" : "" }, { "dropping-particle" : "", "family" : "Arribas-bel", "given" : "Daniel", "non-dropping-particle" : "", "parse-names" : false, "suffix" : "" } ], "id" : "ITEM-2", "issued" : { "date-parts" : [ [ "2011" ] ] }, "number" : "2011-04", "publisher-place" : "Tempe", "title" : "Spatial Fixed Effects and Spatial Dependence Spatial Fixed Effects and Spatial Dependence \u2217", "type" : "report" }, "uris" : [ "http://www.mendeley.com/documents/?uuid=9d6ee5df-ea2b-4e69-9df3-775af5bddc9e" ] } ], "mendeley" : { "previouslyFormattedCitation" : "(Anselin 2003; Anselin &amp; Arribas-bel 2011)" }, "properties" : { "noteIndex" : 0 }, "schema" : "https://github.com/citation-style-language/schema/raw/master/csl-citation.json" }</w:instrText>
      </w:r>
      <w:r w:rsidR="00CC1C88">
        <w:fldChar w:fldCharType="separate"/>
      </w:r>
      <w:r w:rsidR="00CC1C88" w:rsidRPr="00CC1C88">
        <w:rPr>
          <w:noProof/>
        </w:rPr>
        <w:t>(Anselin 2003; Anselin &amp; Arribas-bel 2011)</w:t>
      </w:r>
      <w:r w:rsidR="00CC1C88">
        <w:fldChar w:fldCharType="end"/>
      </w:r>
      <w:r w:rsidR="00CC1C88">
        <w:t>. Inde</w:t>
      </w:r>
      <w:r>
        <w:t>ed, it is possible to view spatial interaction as a special case of social interaction, or as a proxy that may be more easily observed in data.</w:t>
      </w:r>
    </w:p>
    <w:p w14:paraId="339B5985" w14:textId="32BF3A1E" w:rsidR="00E80B0E" w:rsidRDefault="000547DC" w:rsidP="00E80B0E">
      <w:r>
        <w:t xml:space="preserve">In this paper, we present a preliminary application of techniques developed for spatial data to analyze the </w:t>
      </w:r>
      <w:r w:rsidR="006D75EA">
        <w:t xml:space="preserve">count of airline trips made by </w:t>
      </w:r>
      <w:r>
        <w:t xml:space="preserve">individuals in a common social network. </w:t>
      </w:r>
      <w:r w:rsidR="006D75EA">
        <w:t xml:space="preserve">We construct a series of social weights matrices representing potential relationship strength between members of this network, and </w:t>
      </w:r>
      <w:r w:rsidR="00A53D22">
        <w:t xml:space="preserve">incorporate these matrices in a social Durbin model capturing direct, indirect, and endogenous effects. Our results indicate that </w:t>
      </w:r>
      <w:r w:rsidR="0047033F">
        <w:t>social influences do indeed influence airline trip making behavior, and that not including these influences may result in spurious inference. Finally, we observe a special case of Feld’s friendship paradox</w:t>
      </w:r>
      <w:r w:rsidR="007D5C09">
        <w:t xml:space="preserve"> </w:t>
      </w:r>
      <w:r w:rsidR="007D5C09">
        <w:fldChar w:fldCharType="begin" w:fldLock="1"/>
      </w:r>
      <w:r w:rsidR="00DE6D7A">
        <w:instrText>ADDIN CSL_CITATION { "citationItems" : [ { "id" : "ITEM-1", "itemData" : { "author" : [ { "dropping-particle" : "", "family" : "Feld", "given" : "Scott L", "non-dropping-particle" : "", "parse-names" : false, "suffix" : "" } ], "id" : "ITEM-1", "issue" : "6", "issued" : { "date-parts" : [ [ "2010" ] ] }, "page" : "1464-1477", "title" : "Why Your Friends Have More Friends than You Do1", "type" : "article-journal", "volume" : "96" }, "uris" : [ "http://www.mendeley.com/documents/?uuid=7d6b1db3-afb5-43c3-afef-9fb84e9a0a3f" ] } ], "mendeley" : { "previouslyFormattedCitation" : "(Feld 2010)" }, "properties" : { "noteIndex" : 0 }, "schema" : "https://github.com/citation-style-language/schema/raw/master/csl-citation.json" }</w:instrText>
      </w:r>
      <w:r w:rsidR="007D5C09">
        <w:fldChar w:fldCharType="separate"/>
      </w:r>
      <w:r w:rsidR="007D5C09" w:rsidRPr="007D5C09">
        <w:rPr>
          <w:noProof/>
        </w:rPr>
        <w:t>(Feld 2010)</w:t>
      </w:r>
      <w:r w:rsidR="007D5C09">
        <w:fldChar w:fldCharType="end"/>
      </w:r>
      <w:r w:rsidR="0047033F">
        <w:t>, wherein an individual’s friends always travel more than the individual.</w:t>
      </w:r>
    </w:p>
    <w:p w14:paraId="44FF724D" w14:textId="32C445BB" w:rsidR="00711BD7" w:rsidRDefault="007D5C09" w:rsidP="00711BD7">
      <w:r>
        <w:t xml:space="preserve">The paper is organized as follows: </w:t>
      </w:r>
      <w:r w:rsidR="00711BD7">
        <w:t xml:space="preserve">Section 2 presents the literature </w:t>
      </w:r>
      <w:r w:rsidR="00645485">
        <w:t xml:space="preserve">establishing spatial/social econometrics as well as previous studies establishing the effect of social networks on travel behavior. Section 3 presents our model and the training data </w:t>
      </w:r>
      <w:r w:rsidR="009D6303">
        <w:t xml:space="preserve">that </w:t>
      </w:r>
      <w:r w:rsidR="00645485">
        <w:t>we collected from a sample of undergraduate students in Greek housing, with results from the model presented in Section 4. Section 5 concludes the paper with implications for future practice and research.</w:t>
      </w:r>
    </w:p>
    <w:p w14:paraId="26BEF4A1" w14:textId="16D0BDB4" w:rsidR="00E80B0E" w:rsidRDefault="00E80B0E" w:rsidP="00711BD7">
      <w:pPr>
        <w:pStyle w:val="Heading1"/>
      </w:pPr>
      <w:r>
        <w:t>Social Influences, Networks, and Travel Behavior</w:t>
      </w:r>
    </w:p>
    <w:p w14:paraId="16E98EAC" w14:textId="19488BAB" w:rsidR="00E80B0E" w:rsidRDefault="00632654" w:rsidP="00E80B0E">
      <w:pPr>
        <w:pStyle w:val="Heading2"/>
      </w:pPr>
      <w:r>
        <w:t>Spatial</w:t>
      </w:r>
      <w:r w:rsidR="00E80B0E">
        <w:t xml:space="preserve"> Econometrics</w:t>
      </w:r>
    </w:p>
    <w:p w14:paraId="4F895AE6" w14:textId="7E46524D" w:rsidR="008C14F0" w:rsidRDefault="00E80B0E" w:rsidP="00E80B0E">
      <w:r>
        <w:t xml:space="preserve">Spatial econometrics is built on the understanding that observations near to each other spatially are likely to exhibit correlation and interdependence, as they share common unobserved variables and influence each other. A class of models developed to solve these problems was pioneered by </w:t>
      </w:r>
      <w:r w:rsidR="00A51FFA">
        <w:t xml:space="preserve">Anselin </w:t>
      </w:r>
      <w:r w:rsidR="00A51FFA">
        <w:fldChar w:fldCharType="begin" w:fldLock="1"/>
      </w:r>
      <w:r w:rsidR="00DE6D7A">
        <w:instrText>ADDIN CSL_CITATION { "citationItems" : [ { "id" : "ITEM-1", "itemData" : { "ISBN" : "9024737354", "author" : [ { "dropping-particle" : "", "family" : "Anselin", "given" : "Luc", "non-dropping-particle" : "", "parse-names" : false, "suffix" : "" } ], "id" : "ITEM-1", "issued" : { "date-parts" : [ [ "1988" ] ] }, "publisher" : "Kluwer", "publisher-place" : "Dordrecht", "title" : "Spatial Econometrics: Methods and Models (Studies in Operational Regional Science)", "type" : "book" }, "suppress-author" : 1, "uris" : [ "http://www.mendeley.com/documents/?uuid=97f9443f-fb66-4ba3-9a82-e6af04a0871a" ] } ], "mendeley" : { "previouslyFormattedCitation" : "(1988)" }, "properties" : { "noteIndex" : 0 }, "schema" : "https://github.com/citation-style-language/schema/raw/master/csl-citation.json" }</w:instrText>
      </w:r>
      <w:r w:rsidR="00A51FFA">
        <w:fldChar w:fldCharType="separate"/>
      </w:r>
      <w:r w:rsidR="00A51FFA" w:rsidRPr="00A51FFA">
        <w:rPr>
          <w:noProof/>
        </w:rPr>
        <w:t>(1988)</w:t>
      </w:r>
      <w:r w:rsidR="00A51FFA">
        <w:fldChar w:fldCharType="end"/>
      </w:r>
      <w:r>
        <w:t xml:space="preserve">; </w:t>
      </w:r>
      <w:r w:rsidR="00A51FFA">
        <w:t xml:space="preserve">LeSage &amp; Pace </w:t>
      </w:r>
      <w:r w:rsidR="00A51FFA">
        <w:fldChar w:fldCharType="begin" w:fldLock="1"/>
      </w:r>
      <w:r w:rsidR="00DE6D7A">
        <w:instrText>ADDIN CSL_CITATION { "citationItems" : [ { "id" : "ITEM-1", "itemData" : { "author" : [ { "dropping-particle" : "", "family" : "LeSage", "given" : "James P.", "non-dropping-particle" : "", "parse-names" : false, "suffix" : "" }, { "dropping-particle" : "", "family" : "Pace", "given" : "Robert Kelley", "non-dropping-particle" : "", "parse-names" : false, "suffix" : "" } ], "id" : "ITEM-1", "issued" : { "date-parts" : [ [ "2009" ] ] }, "publisher" : "Chapman and Hall/CRC", "title" : "Introduction to Spatial Econometrics", "type" : "book" }, "suppress-author" : 1, "uris" : [ "http://www.mendeley.com/documents/?uuid=790e02f0-8509-4ab4-aadc-dd1cdf23bb07" ] } ], "mendeley" : { "previouslyFormattedCitation" : "(2009)" }, "properties" : { "noteIndex" : 0 }, "schema" : "https://github.com/citation-style-language/schema/raw/master/csl-citation.json" }</w:instrText>
      </w:r>
      <w:r w:rsidR="00A51FFA">
        <w:fldChar w:fldCharType="separate"/>
      </w:r>
      <w:r w:rsidR="00A51FFA" w:rsidRPr="00A51FFA">
        <w:rPr>
          <w:noProof/>
        </w:rPr>
        <w:t>(2009)</w:t>
      </w:r>
      <w:r w:rsidR="00A51FFA">
        <w:fldChar w:fldCharType="end"/>
      </w:r>
      <w:r>
        <w:t xml:space="preserve"> provide a full and modern treatment. </w:t>
      </w:r>
    </w:p>
    <w:p w14:paraId="05DCE9B8" w14:textId="213BEABB" w:rsidR="00506C11" w:rsidRDefault="008C14F0" w:rsidP="00E80B0E">
      <w:r>
        <w:t xml:space="preserve">For a linear regression model </w:t>
      </w:r>
      <m:oMath>
        <m:r>
          <w:rPr>
            <w:rFonts w:ascii="Cambria Math" w:hAnsi="Cambria Math"/>
          </w:rPr>
          <m:t>y = X</m:t>
        </m:r>
        <m:r>
          <w:rPr>
            <w:rFonts w:ascii="Cambria Math" w:hAnsi="Cambria Math"/>
          </w:rPr>
          <m:t>β</m:t>
        </m:r>
        <m:r>
          <w:rPr>
            <w:rFonts w:ascii="Cambria Math" w:hAnsi="Cambria Math"/>
          </w:rPr>
          <m:t xml:space="preserve"> +</m:t>
        </m:r>
        <m:r>
          <w:rPr>
            <w:rFonts w:ascii="Cambria Math" w:hAnsi="Cambria Math"/>
          </w:rPr>
          <m:t>ϵ</m:t>
        </m:r>
      </m:oMath>
      <w:r w:rsidR="00E80B0E">
        <w:t>, a necessary assumption is that the observations are independent, whic</w:t>
      </w:r>
      <w:r>
        <w:t xml:space="preserve">h is unlikely in spatial data. </w:t>
      </w:r>
      <w:r w:rsidR="00EF26FE">
        <w:t>Tobler’s law implies that if two observations are “close” to each other, then they are likely to share common characteristics</w:t>
      </w:r>
      <w:r w:rsidR="00A51FFA">
        <w:t xml:space="preserve"> </w:t>
      </w:r>
      <w:r w:rsidR="00A51FFA">
        <w:fldChar w:fldCharType="begin" w:fldLock="1"/>
      </w:r>
      <w:r w:rsidR="00DE6D7A">
        <w:instrText>ADDIN CSL_CITATION { "citationItems" : [ { "id" : "ITEM-1", "itemData" : { "author" : [ { "dropping-particle" : "", "family" : "Tobler", "given" : "Waldo R.", "non-dropping-particle" : "", "parse-names" : false, "suffix" : "" } ], "container-title" : "Economic Geography", "id" : "ITEM-1", "issued" : { "date-parts" : [ [ "1970" ] ] }, "page" : "234-240", "title" : "A Computer Movie Simulating Urban Growth in the Detroit Region", "type" : "article-journal", "volume" : "46" }, "uris" : [ "http://www.mendeley.com/documents/?uuid=d84712ac-1287-431f-9173-9933d38e8a17" ] } ], "mendeley" : { "previouslyFormattedCitation" : "(Tobler 1970)" }, "properties" : { "noteIndex" : 0 }, "schema" : "https://github.com/citation-style-language/schema/raw/master/csl-citation.json" }</w:instrText>
      </w:r>
      <w:r w:rsidR="00A51FFA">
        <w:fldChar w:fldCharType="separate"/>
      </w:r>
      <w:r w:rsidR="00643DE8" w:rsidRPr="00643DE8">
        <w:rPr>
          <w:noProof/>
        </w:rPr>
        <w:t>(Tobler 1970)</w:t>
      </w:r>
      <w:r w:rsidR="00A51FFA">
        <w:fldChar w:fldCharType="end"/>
      </w:r>
      <w:r w:rsidR="00EF26FE">
        <w:t>. Further, observations close to each other may actually exert an influence on each other in the way</w:t>
      </w:r>
      <w:r w:rsidR="00D961B0">
        <w:t xml:space="preserve"> air pollution lowers the price of nearby properties </w:t>
      </w:r>
      <w:r w:rsidR="00D961B0">
        <w:fldChar w:fldCharType="begin" w:fldLock="1"/>
      </w:r>
      <w:r w:rsidR="00DE6D7A">
        <w:instrText>ADDIN CSL_CITATION { "citationItems" : [ { "id" : "ITEM-1", "itemData" : { "DOI" : "10.1007/s10640-008-9221-0", "ISSN" : "0924-6460", "author" : [ { "dropping-particle" : "", "family" : "Kim", "given" : "Jungik", "non-dropping-particle" : "", "parse-names" : false, "suffix" : "" }, { "dropping-particle" : "", "family" : "Goldsmith", "given" : "Peter", "non-dropping-particle" : "", "parse-names" : false, "suffix" : "" } ], "container-title" : "Environmental and Resource Economics", "id" : "ITEM-1", "issue" : "4", "issued" : { "date-parts" : [ [ "2008", "7", "16" ] ] }, "page" : "509-534", "title" : "A spatial hedonic approach to assess the impact of swine production on residential property values", "type" : "article-journal", "volume" : "42" }, "uris" : [ "http://www.mendeley.com/documents/?uuid=5ff08568-62da-45cb-9a6d-d948302f7fa3" ] } ], "mendeley" : { "previouslyFormattedCitation" : "(Kim &amp; Goldsmith 2008)" }, "properties" : { "noteIndex" : 0 }, "schema" : "https://github.com/citation-style-language/schema/raw/master/csl-citation.json" }</w:instrText>
      </w:r>
      <w:r w:rsidR="00D961B0">
        <w:fldChar w:fldCharType="separate"/>
      </w:r>
      <w:r w:rsidR="00D961B0" w:rsidRPr="00D961B0">
        <w:rPr>
          <w:noProof/>
        </w:rPr>
        <w:t>(Kim &amp; Goldsmith 2008)</w:t>
      </w:r>
      <w:r w:rsidR="00D961B0">
        <w:fldChar w:fldCharType="end"/>
      </w:r>
      <w:r w:rsidR="00EF26FE">
        <w:t>.</w:t>
      </w:r>
      <w:r w:rsidR="00506C11">
        <w:t xml:space="preserve"> If correlation and interdependence are not controlled in an econometric model, then the model may return biased parameters and/or invalid hypothesis tests.</w:t>
      </w:r>
    </w:p>
    <w:p w14:paraId="720DC922" w14:textId="7AB94FED" w:rsidR="00E80B0E" w:rsidRDefault="00E80B0E" w:rsidP="00E80B0E">
      <w:r>
        <w:t>This correlation and interdependence can be accommodated with a spatial Durbin model (SDM),</w:t>
      </w:r>
    </w:p>
    <w:p w14:paraId="51238644" w14:textId="0F024F31" w:rsidR="00E80B0E" w:rsidRDefault="008C14F0" w:rsidP="00E80B0E">
      <m:oMathPara>
        <m:oMath>
          <m:r>
            <w:rPr>
              <w:rFonts w:ascii="Cambria Math" w:hAnsi="Cambria Math"/>
            </w:rPr>
            <m:t>y =</m:t>
          </m:r>
          <m:r>
            <w:rPr>
              <w:rFonts w:ascii="Cambria Math" w:hAnsi="Cambria Math"/>
            </w:rPr>
            <m:t>ρ</m:t>
          </m:r>
          <m:r>
            <w:rPr>
              <w:rFonts w:ascii="Cambria Math" w:hAnsi="Cambria Math"/>
            </w:rPr>
            <m:t>Wy + X</m:t>
          </m:r>
          <m:r>
            <w:rPr>
              <w:rFonts w:ascii="Cambria Math" w:hAnsi="Cambria Math"/>
            </w:rPr>
            <m:t>β</m:t>
          </m:r>
          <m:r>
            <w:rPr>
              <w:rFonts w:ascii="Cambria Math" w:hAnsi="Cambria Math"/>
            </w:rPr>
            <m:t xml:space="preserve"> + WX</m:t>
          </m:r>
          <m:r>
            <w:rPr>
              <w:rFonts w:ascii="Cambria Math" w:hAnsi="Cambria Math"/>
            </w:rPr>
            <m:t>γ</m:t>
          </m:r>
          <m:r>
            <w:rPr>
              <w:rFonts w:ascii="Cambria Math" w:hAnsi="Cambria Math"/>
            </w:rPr>
            <m:t xml:space="preserve"> +</m:t>
          </m:r>
          <m:r>
            <w:rPr>
              <w:rFonts w:ascii="Cambria Math" w:hAnsi="Cambria Math"/>
            </w:rPr>
            <m:t>ϵ</m:t>
          </m:r>
        </m:oMath>
      </m:oMathPara>
    </w:p>
    <w:p w14:paraId="3B6B4510" w14:textId="77777777" w:rsidR="00CC17F2" w:rsidRDefault="00097DB1" w:rsidP="00E80B0E">
      <w:r>
        <w:t xml:space="preserve">where </w:t>
      </w:r>
      <m:oMath>
        <m:r>
          <w:rPr>
            <w:rFonts w:ascii="Cambria Math" w:hAnsi="Cambria Math"/>
          </w:rPr>
          <m:t>W</m:t>
        </m:r>
      </m:oMath>
      <w:r w:rsidR="00E80B0E">
        <w:t xml:space="preserve"> is a spatial weights matrix in which</w:t>
      </w:r>
      <w:r w:rsidR="00CA7C7C">
        <w:t xml:space="preserve"> each element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E80B0E">
        <w:t xml:space="preserve"> maps the spatial relatio</w:t>
      </w:r>
      <w:r w:rsidR="00CA7C7C">
        <w:t xml:space="preserve">nship between two observations </w:t>
      </w:r>
      <m:oMath>
        <m:r>
          <w:rPr>
            <w:rFonts w:ascii="Cambria Math" w:hAnsi="Cambria Math"/>
          </w:rPr>
          <m:t>i</m:t>
        </m:r>
      </m:oMath>
      <w:r w:rsidR="00CA7C7C">
        <w:t xml:space="preserve"> and </w:t>
      </w:r>
      <m:oMath>
        <m:r>
          <w:rPr>
            <w:rFonts w:ascii="Cambria Math" w:hAnsi="Cambria Math"/>
          </w:rPr>
          <m:t>j</m:t>
        </m:r>
      </m:oMath>
      <w:r w:rsidR="00CA7C7C">
        <w:t xml:space="preserve">; if </w:t>
      </w:r>
      <m:oMath>
        <m:r>
          <w:rPr>
            <w:rFonts w:ascii="Cambria Math" w:hAnsi="Cambria Math"/>
          </w:rPr>
          <m:t>i</m:t>
        </m:r>
      </m:oMath>
      <w:r w:rsidR="00CA7C7C">
        <w:t xml:space="preserve"> and </w:t>
      </w:r>
      <m:oMath>
        <m:r>
          <w:rPr>
            <w:rFonts w:ascii="Cambria Math" w:hAnsi="Cambria Math"/>
          </w:rPr>
          <m:t>j</m:t>
        </m:r>
      </m:oMath>
      <w:r w:rsidR="00CA7C7C">
        <w:t xml:space="preserve"> are “neighbors,” then </w:t>
      </w: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gt;0</m:t>
        </m:r>
      </m:oMath>
      <w:r w:rsidR="008C14F0">
        <w:t xml:space="preserve">. </w:t>
      </w:r>
      <w:r w:rsidR="00CA7C7C">
        <w:t xml:space="preserve">The parameter </w:t>
      </w:r>
      <m:oMath>
        <m:r>
          <w:rPr>
            <w:rFonts w:ascii="Cambria Math" w:hAnsi="Cambria Math"/>
          </w:rPr>
          <m:t>ρ</m:t>
        </m:r>
      </m:oMath>
      <w:r w:rsidR="00E80B0E">
        <w:t xml:space="preserve"> measures the dep</w:t>
      </w:r>
      <w:r w:rsidR="00CA7C7C">
        <w:t xml:space="preserve">endence between </w:t>
      </w:r>
      <m:oMath>
        <m:r>
          <w:rPr>
            <w:rFonts w:ascii="Cambria Math" w:hAnsi="Cambria Math"/>
          </w:rPr>
          <m:t>i</m:t>
        </m:r>
      </m:oMath>
      <w:r w:rsidR="00CA7C7C">
        <w:t xml:space="preserve"> and </w:t>
      </w:r>
      <m:oMath>
        <m:r>
          <w:rPr>
            <w:rFonts w:ascii="Cambria Math" w:hAnsi="Cambria Math"/>
          </w:rPr>
          <m:t>j</m:t>
        </m:r>
      </m:oMath>
      <w:r w:rsidR="00E80B0E">
        <w:t>, and the lagged indepe</w:t>
      </w:r>
      <w:r w:rsidR="00CA7C7C">
        <w:t xml:space="preserve">ndent variable coefficients in </w:t>
      </w:r>
      <m:oMath>
        <m:r>
          <w:rPr>
            <w:rFonts w:ascii="Cambria Math" w:hAnsi="Cambria Math"/>
          </w:rPr>
          <m:t>γ</m:t>
        </m:r>
      </m:oMath>
      <w:r w:rsidR="00E80B0E">
        <w:t xml:space="preserve"> contain</w:t>
      </w:r>
      <w:r w:rsidR="00CA7C7C">
        <w:t xml:space="preserve"> the impact that attributes of </w:t>
      </w:r>
      <m:oMath>
        <m:r>
          <w:rPr>
            <w:rFonts w:ascii="Cambria Math" w:hAnsi="Cambria Math"/>
          </w:rPr>
          <m:t>j</m:t>
        </m:r>
      </m:oMath>
      <w:r w:rsidR="00CA7C7C">
        <w:t xml:space="preserve"> have on </w:t>
      </w:r>
      <m:oMath>
        <m:r>
          <w:rPr>
            <w:rFonts w:ascii="Cambria Math" w:hAnsi="Cambria Math"/>
          </w:rPr>
          <m:t>i</m:t>
        </m:r>
      </m:oMath>
      <w:r w:rsidR="00E80B0E">
        <w:t xml:space="preserve">. </w:t>
      </w:r>
    </w:p>
    <w:p w14:paraId="535D7B96" w14:textId="70D378C5" w:rsidR="00E80B0E" w:rsidRDefault="00E80B0E" w:rsidP="00E80B0E">
      <w:r>
        <w:t>Such spatial models have been applied to numerous different contexts, including transportation modeling and forecasting</w:t>
      </w:r>
      <w:r w:rsidR="00937A54">
        <w:t>.</w:t>
      </w:r>
      <w:r w:rsidR="00CC17F2">
        <w:t xml:space="preserve"> In most if not all of these cases, however, </w:t>
      </w:r>
      <w:r w:rsidR="00CC17F2" w:rsidRPr="00CC17F2">
        <w:rPr>
          <w:rStyle w:val="Emphasis"/>
        </w:rPr>
        <w:t>spatial</w:t>
      </w:r>
      <w:r w:rsidR="00CC17F2">
        <w:t xml:space="preserve"> data is used as a proxy for an inferred </w:t>
      </w:r>
      <w:r w:rsidR="00CC17F2" w:rsidRPr="00CC17F2">
        <w:rPr>
          <w:rStyle w:val="Emphasis"/>
        </w:rPr>
        <w:t>social</w:t>
      </w:r>
      <w:r w:rsidR="00CC17F2">
        <w:t xml:space="preserve"> relationship.</w:t>
      </w:r>
      <w:r w:rsidR="00DE6D7A">
        <w:t xml:space="preserve"> For example, Adjemian et al. </w:t>
      </w:r>
      <w:r w:rsidR="00DE6D7A">
        <w:fldChar w:fldCharType="begin" w:fldLock="1"/>
      </w:r>
      <w:r w:rsidR="00DE6D7A">
        <w:instrText>ADDIN CSL_CITATION { "citationItems" : [ { "id" : "ITEM-1", "itemData" : { "DOI" : "10.1016/j.tra.2010.06.001", "ISSN" : "09658564", "abstract" : "n this article, we show that vehicle type ownership is spatially dependent at both the regional and household-level even after controlling for income and population density. We discuss reasons for the existence of spatial effects in vehicle ownership, and note potential implications for policymakers. Our results point to the importance of spatial relationships in transportation research and highlight the hazards of ignoring their role in affecting transportation outcomes. For example, if vehicle type choice is affected by neighborhood spillovers, agencies that regulate traffic flow and road safety could tailor their choice projections and policy tools to account for such interdependence.", "author" : [ { "dropping-particle" : "", "family" : "Adjemian", "given" : "Michael K.", "non-dropping-particle" : "", "parse-names" : false, "suffix" : "" }, { "dropping-particle" : "", "family" : "Lin", "given" : "C.-Y. Cynthia", "non-dropping-particle" : "", "parse-names" : false, "suffix" : "" }, { "dropping-particle" : "", "family" : "Williams", "given" : "Jeffrey", "non-dropping-particle" : "", "parse-names" : false, "suffix" : "" } ], "container-title" : "Transportation Research Part A: Policy and Practice", "id" : "ITEM-1", "issue" : "9", "issued" : { "date-parts" : [ [ "2010" ] ] }, "note" : "\n        From Duplicate 1 ( \n        \n        \n          Estimating spatial interdependence in automobile type choice with survey data\n        \n        \n         - Adjemian, Michael K.; Cynthia Lin, C.-Y.; Williams, Jeffrey )\n\n        \n        \n\n        \n\n        \n\n        From Duplicate 2 ( \n        \n        \n          Estimating spatial interdependence in automobile type choice with survey data\n        \n        \n         - Adjemian, Michael K.; Cynthia Lin, C.-Y.; Williams, Jeffrey )\n\n        \n        \nAutocorrelation?\n\n        \nRole of inter-household utility perception.\n\n        \nUse 2000 BATS, merged with 2000 Census to create aggregate explanatory variables. Needed at least 10 surveys in a tract to retain, so eliminated more than half of the census tracts.\n\n        \nDisaggregate from BATS, looking only at 2000 model year cars. (Cannot account for used car purchases!)\n\n        \nWhy use Bernoulli distribution?\n\n        \nIt seems that the Equifax data would \"allow a more comprehensive modeling approach to future empirical pursuit of this topic.\"\n\n        \n\n      ", "page" : "661-675", "publisher" : "Elsevier Ltd", "title" : "Estimating spatial interdependence in automobile type choice with survey data", "type" : "article-journal", "volume" : "44" }, "suppress-author" : 1, "uris" : [ "http://www.mendeley.com/documents/?uuid=9fae3659-a55c-4f63-80c0-96218d41ebb2" ] } ], "mendeley" : { "previouslyFormattedCitation" : "(2010)" }, "properties" : { "noteIndex" : 0 }, "schema" : "https://github.com/citation-style-language/schema/raw/master/csl-citation.json" }</w:instrText>
      </w:r>
      <w:r w:rsidR="00DE6D7A">
        <w:fldChar w:fldCharType="separate"/>
      </w:r>
      <w:r w:rsidR="00DE6D7A" w:rsidRPr="00DE6D7A">
        <w:rPr>
          <w:noProof/>
        </w:rPr>
        <w:t>(2010)</w:t>
      </w:r>
      <w:r w:rsidR="00DE6D7A">
        <w:fldChar w:fldCharType="end"/>
      </w:r>
      <w:r w:rsidR="00CC17F2">
        <w:t xml:space="preserve"> </w:t>
      </w:r>
      <w:r w:rsidR="00DE6D7A">
        <w:t xml:space="preserve">observed that vehicle body types were spatially autocorrelated, with the authors inferring that neighbors may influence each other in choosing vehicle types. Similarly, Bhat et al. </w:t>
      </w:r>
      <w:r w:rsidR="00DE6D7A">
        <w:fldChar w:fldCharType="begin" w:fldLock="1"/>
      </w:r>
      <w:r w:rsidR="00DE6D7A">
        <w:instrText>ADDIN CSL_CITATION { "citationItems" : [ { "id" : "ITEM-1", "itemData" : { "DOI" : "10.1016/j.trb.2010.02.003", "ISSN" : "01912615", "author" : [ { "dropping-particle" : "", "family" : "Bhat", "given" : "Chandra R.", "non-dropping-particle" : "", "parse-names" : false, "suffix" : "" }, { "dropping-particle" : "", "family" : "Sener", "given" : "Ipek N.", "non-dropping-particle" : "", "parse-names" : false, "suffix" : "" }, { "dropping-particle" : "", "family" : "Eluru", "given" : "Naveen", "non-dropping-particle" : "", "parse-names" : false, "suffix" : "" } ], "container-title" : "Transportation Research Part B: Methodological", "id" : "ITEM-1", "issue" : "8-9", "issued" : { "date-parts" : [ [ "2010", "9" ] ] }, "page" : "903-921", "publisher" : "Elsevier Ltd", "title" : "A flexible spatially dependent discrete choice model: Formulation and application to teenagers\u2019 weekday recreational activity participation", "type" : "article-journal", "volume" : "44" }, "suppress-author" : 1, "uris" : [ "http://www.mendeley.com/documents/?uuid=94998dad-f649-48a7-8c65-149cb3fe64e4" ] } ], "mendeley" : { "previouslyFormattedCitation" : "(2010)" }, "properties" : { "noteIndex" : 0 }, "schema" : "https://github.com/citation-style-language/schema/raw/master/csl-citation.json" }</w:instrText>
      </w:r>
      <w:r w:rsidR="00DE6D7A">
        <w:fldChar w:fldCharType="separate"/>
      </w:r>
      <w:r w:rsidR="00DE6D7A" w:rsidRPr="00DE6D7A">
        <w:rPr>
          <w:noProof/>
        </w:rPr>
        <w:t>(2010)</w:t>
      </w:r>
      <w:r w:rsidR="00DE6D7A">
        <w:fldChar w:fldCharType="end"/>
      </w:r>
      <w:r w:rsidR="00DE6D7A">
        <w:t xml:space="preserve"> used spatial proximity as a means to study the social destinations of teenagers. </w:t>
      </w:r>
      <w:r w:rsidR="00270840">
        <w:t xml:space="preserve">In these and other cases, it may be more appropriate to use the social network directly, </w:t>
      </w:r>
      <w:r w:rsidRPr="00270840">
        <w:rPr>
          <w:rStyle w:val="Emphasis"/>
        </w:rPr>
        <w:t>if</w:t>
      </w:r>
      <w:r>
        <w:t xml:space="preserve"> the social </w:t>
      </w:r>
      <w:r w:rsidR="00631C0A">
        <w:t xml:space="preserve">network can be translated to a </w:t>
      </w:r>
      <m:oMath>
        <m:r>
          <w:rPr>
            <w:rFonts w:ascii="Cambria Math" w:hAnsi="Cambria Math"/>
          </w:rPr>
          <m:t>W</m:t>
        </m:r>
      </m:oMath>
      <w:r>
        <w:t xml:space="preserve"> matrix.</w:t>
      </w:r>
      <w:r w:rsidR="00631C0A">
        <w:t xml:space="preserve"> </w:t>
      </w:r>
      <w:r>
        <w:t xml:space="preserve">This is </w:t>
      </w:r>
      <w:r w:rsidR="00631C0A">
        <w:t xml:space="preserve">effectively </w:t>
      </w:r>
      <w:r>
        <w:t>the a</w:t>
      </w:r>
      <w:r w:rsidR="00631C0A">
        <w:t xml:space="preserve">pproach of Bramoullé et al. </w:t>
      </w:r>
      <w:r w:rsidR="00631C0A">
        <w:fldChar w:fldCharType="begin" w:fldLock="1"/>
      </w:r>
      <w:r w:rsidR="00DE6D7A">
        <w:instrText>ADDIN CSL_CITATION { "citationItems" : [ { "id" : "ITEM-1", "itemData" : { "DOI" : "10.1016/j.jeconom.2008.12.021", "ISSN" : "03044076", "abstract" : "We provide new results regarding the identification of peer effects. We consider an extended version of the linear-in-means model where interactions are structured through a social network. We assume that correlated unobservables are either absent, or treated as network fixed effects. We provide easy-to-check necessary and sufficient conditions for identification. We show that endogenous and exogenous effects are generally identified under network interaction, although identification may fail for some particular structures. We use data from the Add Health survey to provide an empirical application of our results on the consumption of recreational services (e.g., participation in artistic, sports and social activities) by secondary school students. Monte Carlo simulations calibrated on this application provide an analysis of the effects of some crucial characteristics of a network (i.e.,\u00a0density, intransitivity) on the estimates of peer effects. Our approach generalizes a number of previous results due to Manski [Manski, C., 1993. Identification of endogenous social effects: The reflection problem. Review of Economic Studies 60 (3), 531\u2013542], Moffitt [Moffitt, R., 2001. Policy interventions low-level equilibria, and social interactions. In: Durlauf, Steven, Young, Peyton (Eds.), Social Dynamics. MIT Press] and Lee [Lee, L.F., 2007. Identification and estimation of econometric models with group interactions, contextual factors and fixed effects. Journal of Econometrics 140 (2), 333\u2013374].", "author" : [ { "dropping-particle" : "", "family" : "Bramoull\u00e9", "given" : "Yann", "non-dropping-particle" : "", "parse-names" : false, "suffix" : "" }, { "dropping-particle" : "", "family" : "Djebbari", "given" : "Habiba", "non-dropping-particle" : "", "parse-names" : false, "suffix" : "" }, { "dropping-particle" : "", "family" : "Fortin", "given" : "Bernard", "non-dropping-particle" : "", "parse-names" : false, "suffix" : "" } ], "container-title" : "Journal of Econometrics", "id" : "ITEM-1", "issue" : "1", "issued" : { "date-parts" : [ [ "2009", "5" ] ] }, "page" : "41-55", "title" : "Identification of peer effects through social networks", "type" : "article-journal", "volume" : "150" }, "suppress-author" : 1, "uris" : [ "http://www.mendeley.com/documents/?uuid=ea4f9bf5-fd3a-4ae6-92ec-9700bddea088" ] } ], "mendeley" : { "previouslyFormattedCitation" : "(2009)" }, "properties" : { "noteIndex" : 0 }, "schema" : "https://github.com/citation-style-language/schema/raw/master/csl-citation.json" }</w:instrText>
      </w:r>
      <w:r w:rsidR="00631C0A">
        <w:fldChar w:fldCharType="separate"/>
      </w:r>
      <w:r w:rsidR="00631C0A" w:rsidRPr="00631C0A">
        <w:rPr>
          <w:noProof/>
        </w:rPr>
        <w:t>(2009)</w:t>
      </w:r>
      <w:r w:rsidR="00631C0A">
        <w:fldChar w:fldCharType="end"/>
      </w:r>
      <w:r>
        <w:t xml:space="preserve"> and</w:t>
      </w:r>
      <w:r w:rsidR="00631C0A">
        <w:t xml:space="preserve"> Calvó-Armengol et al,</w:t>
      </w:r>
      <w:r>
        <w:t xml:space="preserve"> </w:t>
      </w:r>
      <w:r w:rsidR="00631C0A">
        <w:fldChar w:fldCharType="begin" w:fldLock="1"/>
      </w:r>
      <w:r w:rsidR="00DE6D7A">
        <w:instrText>ADDIN CSL_CITATION { "citationItems" : [ { "id" : "ITEM-1", "itemData" : { "DOI" : "10.1111/j.1467-937X.2009.00550.x", "ISSN" : "00346527", "abstract" : "We develop a model that shows that, at the Nash equilibrium, the outcome of each individual embedded in a network is proportional to his/her Katz-Bonacich centrality measure. This measure takes into account both direct and indirect friends of each individual, but puts less weight to his/her distant friends. We then bring the model to the data using a very detailed dataset of adolescent friendship networks. We show that, after controlling for observable individual characteristics and unobservable network specific factors, a standard deviation increase in the Katz-Bonacich centrality increases the pupil school performance by more than 7% of one standard deviation.", "author" : [ { "dropping-particle" : "", "family" : "Calv\u00f3-Armengol", "given" : "Antoni", "non-dropping-particle" : "", "parse-names" : false, "suffix" : "" }, { "dropping-particle" : "", "family" : "Patacchini", "given" : "Eleonora", "non-dropping-particle" : "", "parse-names" : false, "suffix" : "" }, { "dropping-particle" : "", "family" : "Zenou", "given" : "Yves", "non-dropping-particle" : "", "parse-names" : false, "suffix" : "" } ], "container-title" : "Review of Economic Studies", "id" : "ITEM-1", "issue" : "4", "issued" : { "date-parts" : [ [ "2009", "10", "1" ] ] }, "note" : "Here's a good example of a spatial-autoregressive type application to a social network.", "page" : "1239-1267", "title" : "Peer effects and social networks in education", "type" : "article-journal", "volume" : "76" }, "suppress-author" : 1, "uris" : [ "http://www.mendeley.com/documents/?uuid=48a3f0a2-9cd7-4b11-bac0-386cf021da01" ] } ], "mendeley" : { "previouslyFormattedCitation" : "(2009)" }, "properties" : { "noteIndex" : 0 }, "schema" : "https://github.com/citation-style-language/schema/raw/master/csl-citation.json" }</w:instrText>
      </w:r>
      <w:r w:rsidR="00631C0A">
        <w:fldChar w:fldCharType="separate"/>
      </w:r>
      <w:r w:rsidR="00631C0A" w:rsidRPr="00631C0A">
        <w:rPr>
          <w:noProof/>
        </w:rPr>
        <w:t>(2009)</w:t>
      </w:r>
      <w:r w:rsidR="00631C0A">
        <w:fldChar w:fldCharType="end"/>
      </w:r>
      <w:r>
        <w:t>, who showed that a student's school performance and physical activity level (respectively) are socially interdependent: students with studious or athletic friends tend to be so as well.</w:t>
      </w:r>
    </w:p>
    <w:p w14:paraId="3331CE3F" w14:textId="06AF4055" w:rsidR="00E80B0E" w:rsidRDefault="00E80B0E" w:rsidP="00E80B0E">
      <w:r>
        <w:t>There are two pr</w:t>
      </w:r>
      <w:r w:rsidR="00A51FFA">
        <w:t xml:space="preserve">imary difficulties in creating </w:t>
      </w:r>
      <m:oMath>
        <m:r>
          <w:rPr>
            <w:rFonts w:ascii="Cambria Math" w:hAnsi="Cambria Math"/>
          </w:rPr>
          <m:t>W</m:t>
        </m:r>
      </m:oMath>
      <w:r>
        <w:t>, one</w:t>
      </w:r>
      <w:r w:rsidR="00A51FFA">
        <w:t xml:space="preserve"> econometric and one practical. </w:t>
      </w:r>
      <w:r>
        <w:t>From an econometric standpoint, the res</w:t>
      </w:r>
      <w:r w:rsidR="00A51FFA">
        <w:t xml:space="preserve">earcher typically must specify </w:t>
      </w:r>
      <m:oMath>
        <m:r>
          <w:rPr>
            <w:rFonts w:ascii="Cambria Math" w:hAnsi="Cambria Math"/>
          </w:rPr>
          <m:t>W</m:t>
        </m:r>
      </m:oMath>
      <w:r>
        <w:t xml:space="preserve"> exogenously.</w:t>
      </w:r>
      <w:r w:rsidR="00A51FFA">
        <w:t xml:space="preserve"> </w:t>
      </w:r>
      <w:r>
        <w:t>Though some common practices have emerged in the spatial literature</w:t>
      </w:r>
      <w:r w:rsidR="00A51FFA">
        <w:t xml:space="preserve"> </w:t>
      </w:r>
      <w:r w:rsidR="00A51FFA">
        <w:fldChar w:fldCharType="begin" w:fldLock="1"/>
      </w:r>
      <w:r w:rsidR="00DE6D7A">
        <w:instrText>ADDIN CSL_CITATION { "citationItems" : [ { "id" : "ITEM-1", "itemData" : { "DOI" : "10.1006/jhec.1998.0236", "ISSN" : "10511377", "author" : [ { "dropping-particle" : "", "family" : "Dubin", "given" : "Robin A.", "non-dropping-particle" : "", "parse-names" : false, "suffix" : "" } ], "container-title" : "Journal of Housing Economics", "id" : "ITEM-1", "issue" : "4", "issued" : { "date-parts" : [ [ "1998", "12" ] ] }, "page" : "304-327", "title" : "Spatial autocorrelation: a primer", "type" : "article-journal", "volume" : "7" }, "uris" : [ "http://www.mendeley.com/documents/?uuid=f9f30854-ce21-4be5-aedd-434a3dabc57a" ] } ], "mendeley" : { "previouslyFormattedCitation" : "(Dubin 1998)" }, "properties" : { "noteIndex" : 0 }, "schema" : "https://github.com/citation-style-language/schema/raw/master/csl-citation.json" }</w:instrText>
      </w:r>
      <w:r w:rsidR="00A51FFA">
        <w:fldChar w:fldCharType="separate"/>
      </w:r>
      <w:r w:rsidR="00643DE8" w:rsidRPr="00643DE8">
        <w:rPr>
          <w:noProof/>
        </w:rPr>
        <w:t>(Dubin 1998)</w:t>
      </w:r>
      <w:r w:rsidR="00A51FFA">
        <w:fldChar w:fldCharType="end"/>
      </w:r>
      <w:r>
        <w:t>, not all of these can be readily adopted to social networks.</w:t>
      </w:r>
      <w:r w:rsidR="00145D1C">
        <w:t xml:space="preserve"> This gap in the literature is one that we seek to fill with this study, by examining several possible </w:t>
      </w:r>
      <m:oMath>
        <m:r>
          <w:rPr>
            <w:rFonts w:ascii="Cambria Math" w:hAnsi="Cambria Math"/>
          </w:rPr>
          <m:t>W</m:t>
        </m:r>
      </m:oMath>
      <w:r w:rsidR="00145D1C">
        <w:t xml:space="preserve"> matrices that we construct from social network data.</w:t>
      </w:r>
      <w:r w:rsidR="00B46158">
        <w:t xml:space="preserve"> </w:t>
      </w:r>
      <w:r>
        <w:t>The practical difficu</w:t>
      </w:r>
      <w:r w:rsidR="00B46158">
        <w:t>lty is</w:t>
      </w:r>
      <w:r w:rsidR="00B94879">
        <w:t xml:space="preserve"> actually collecting that data</w:t>
      </w:r>
      <w:r>
        <w:t xml:space="preserve">, though this </w:t>
      </w:r>
      <w:r w:rsidR="008A78BF">
        <w:t xml:space="preserve">is becoming less difficult as </w:t>
      </w:r>
      <w:bookmarkStart w:id="0" w:name="_GoBack"/>
      <w:bookmarkEnd w:id="0"/>
      <w:r>
        <w:t>interaction within social networks happens through online sites such as Facebook.</w:t>
      </w:r>
      <w:r w:rsidR="00B46158">
        <w:t xml:space="preserve"> </w:t>
      </w:r>
      <w:r>
        <w:t xml:space="preserve">We discuss this practical evolution in Section </w:t>
      </w:r>
      <w:r w:rsidR="00B46158">
        <w:t>2.2</w:t>
      </w:r>
      <w:r w:rsidR="006D482D">
        <w:t>.</w:t>
      </w:r>
    </w:p>
    <w:p w14:paraId="0C49972E" w14:textId="247C57F7" w:rsidR="00E80B0E" w:rsidRDefault="00E80B0E" w:rsidP="00E80B0E">
      <w:pPr>
        <w:pStyle w:val="Heading2"/>
      </w:pPr>
      <w:r>
        <w:t>Observing Social Networks</w:t>
      </w:r>
    </w:p>
    <w:p w14:paraId="39CF5DED" w14:textId="77777777" w:rsidR="004F6A21" w:rsidRDefault="004F6A21" w:rsidP="004F6A21"/>
    <w:p w14:paraId="51476430" w14:textId="0F137F40" w:rsidR="00E80B0E" w:rsidRDefault="00E80B0E" w:rsidP="00E80B0E">
      <w:pPr>
        <w:pStyle w:val="Heading1"/>
      </w:pPr>
      <w:r>
        <w:t>Methodology</w:t>
      </w:r>
    </w:p>
    <w:p w14:paraId="0F2FDBEF" w14:textId="254339A2" w:rsidR="004F6A21" w:rsidRDefault="004F6A21" w:rsidP="004F6A21">
      <w:pPr>
        <w:rPr>
          <w:b/>
        </w:rPr>
      </w:pPr>
      <w:r>
        <w:t xml:space="preserve">We introduce social dependence into a Poisson count model that predicts the number of airline trips an individual makes as a function of his or her socioeconomic variables. The Poisson count model estimates the effect of dependent variables </w:t>
      </w:r>
      <m:oMath>
        <m:r>
          <w:rPr>
            <w:rFonts w:ascii="Cambria Math" w:hAnsi="Cambria Math"/>
          </w:rPr>
          <m:t>X</m:t>
        </m:r>
      </m:oMath>
      <w:r>
        <w:t xml:space="preserve"> on the conditional mean number of trips, </w:t>
      </w: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up>
        </m:sSup>
      </m:oMath>
      <w:r>
        <w:t xml:space="preserve">. We consider social interaction in this model by suggesting that </w:t>
      </w: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ρ</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X</m:t>
            </m:r>
            <m:r>
              <w:rPr>
                <w:rFonts w:ascii="Cambria Math" w:hAnsi="Cambria Math"/>
              </w:rPr>
              <m:t>γ</m:t>
            </m:r>
          </m:sup>
        </m:sSup>
      </m:oMath>
      <w:r>
        <w:t xml:space="preserve"> (wher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t xml:space="preserve"> is the row of </w:t>
      </w:r>
      <m:oMath>
        <m:r>
          <w:rPr>
            <w:rFonts w:ascii="Cambria Math" w:hAnsi="Cambria Math"/>
          </w:rPr>
          <m:t>W</m:t>
        </m:r>
      </m:oMath>
      <w:r>
        <w:t xml:space="preserve"> that contains the weights for the neighbors of </w:t>
      </w:r>
      <m:oMath>
        <m:r>
          <w:rPr>
            <w:rFonts w:ascii="Cambria Math" w:hAnsi="Cambria Math"/>
          </w:rPr>
          <m:t>i</m:t>
        </m:r>
      </m:oMath>
      <w:r>
        <w:t>). Our goal</w:t>
      </w:r>
      <w:r w:rsidR="007C5E35">
        <w:t xml:space="preserve"> in this analysis</w:t>
      </w:r>
      <w:r>
        <w:t xml:space="preserve"> is to recover a weighting scheme </w:t>
      </w:r>
      <m:oMath>
        <m:r>
          <w:rPr>
            <w:rFonts w:ascii="Cambria Math" w:hAnsi="Cambria Math"/>
          </w:rPr>
          <m:t>W</m:t>
        </m:r>
      </m:oMath>
      <w:r>
        <w:t xml:space="preserve"> that maximizes the model likelihood, and use </w:t>
      </w:r>
      <w:r w:rsidR="001D753B">
        <w:t xml:space="preserve">this </w:t>
      </w:r>
      <w:r>
        <w:t>mod</w:t>
      </w:r>
      <w:r w:rsidR="007C5E35">
        <w:t xml:space="preserve">el to examine the inferential error that could </w:t>
      </w:r>
      <w:r>
        <w:t xml:space="preserve">result from ignoring social </w:t>
      </w:r>
      <w:r w:rsidR="00F60D1C">
        <w:t xml:space="preserve">interdependence and correlation </w:t>
      </w:r>
      <w:r>
        <w:t xml:space="preserve">in </w:t>
      </w:r>
      <w:r w:rsidR="00F60D1C">
        <w:t xml:space="preserve">such </w:t>
      </w:r>
      <w:r w:rsidR="007C5E35">
        <w:t>model.</w:t>
      </w:r>
    </w:p>
    <w:p w14:paraId="6237D9EA" w14:textId="06EDD906" w:rsidR="004F6A21" w:rsidRDefault="008F0CBA" w:rsidP="008F0CBA">
      <w:pPr>
        <w:pStyle w:val="Heading2"/>
      </w:pPr>
      <w:r>
        <w:t>Data</w:t>
      </w:r>
    </w:p>
    <w:p w14:paraId="67152F7E" w14:textId="6DAB7805" w:rsidR="008F0CBA" w:rsidRDefault="008F0CBA" w:rsidP="008F0CBA">
      <w:pPr>
        <w:pStyle w:val="Heading2"/>
      </w:pPr>
      <w:r>
        <w:t>Candidate Weighting Schema</w:t>
      </w:r>
    </w:p>
    <w:p w14:paraId="3DE03AF0" w14:textId="0B613D1C" w:rsidR="009A13E4" w:rsidRDefault="009A13E4" w:rsidP="009A13E4">
      <w:r>
        <w:t>The social network data we retrieved from Facebook</w:t>
      </w:r>
      <w:r w:rsidR="00B671EA">
        <w:t xml:space="preserve"> allow us to construct </w:t>
      </w:r>
      <w:r>
        <w:t>four social weights matrices, which we describe in this section. To aid this presentation, we must fir</w:t>
      </w:r>
      <w:r w:rsidR="00CF19D7">
        <w:t>st establish some basic notation following elementary set theory</w:t>
      </w:r>
      <w:r>
        <w:t xml:space="preserve">. The set of friends of an individual </w:t>
      </w:r>
      <m:oMath>
        <m:r>
          <w:rPr>
            <w:rFonts w:ascii="Cambria Math" w:hAnsi="Cambria Math"/>
          </w:rPr>
          <m:t>i</m:t>
        </m:r>
      </m:oMath>
      <w:r>
        <w:t xml:space="preserve"> is defined as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CF19D7">
        <w:t xml:space="preserve">. The cardinality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oMath>
      <w:r w:rsidR="00CF19D7">
        <w:t xml:space="preserve"> of this set is the number of friends, so therefore the quantit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ϕ</m:t>
                </m:r>
              </m:e>
              <m:sub>
                <m:r>
                  <w:rPr>
                    <w:rFonts w:ascii="Cambria Math" w:hAnsi="Cambria Math"/>
                  </w:rPr>
                  <m:t>j</m:t>
                </m:r>
              </m:sub>
            </m:sSub>
          </m:e>
        </m:d>
      </m:oMath>
      <w:r w:rsidR="00CF19D7">
        <w:t xml:space="preserve"> represents the number of friends that individuals </w:t>
      </w:r>
      <m:oMath>
        <m:r>
          <w:rPr>
            <w:rFonts w:ascii="Cambria Math" w:hAnsi="Cambria Math"/>
          </w:rPr>
          <m:t>i</m:t>
        </m:r>
      </m:oMath>
      <w:r w:rsidR="00CF19D7">
        <w:t xml:space="preserve"> and </w:t>
      </w:r>
      <m:oMath>
        <m:r>
          <w:rPr>
            <w:rFonts w:ascii="Cambria Math" w:hAnsi="Cambria Math"/>
          </w:rPr>
          <m:t>j</m:t>
        </m:r>
      </m:oMath>
      <w:r w:rsidR="00CF19D7">
        <w:t xml:space="preserve"> have in common.</w:t>
      </w:r>
    </w:p>
    <w:p w14:paraId="16B4CD3D" w14:textId="2A73C215" w:rsidR="00B7369E" w:rsidRDefault="00B7369E" w:rsidP="00B7369E">
      <w:pPr>
        <w:pStyle w:val="Heading3"/>
      </w:pPr>
      <w:r>
        <w:t>Direct Friendship</w:t>
      </w:r>
    </w:p>
    <w:p w14:paraId="3DF5FBFA" w14:textId="55C7D0E8" w:rsidR="00EA29C6" w:rsidRDefault="00EA29C6" w:rsidP="00EA29C6">
      <w:r>
        <w:t xml:space="preserve">This schema </w:t>
      </w:r>
      <w:r w:rsidR="009E6F7B">
        <w:t xml:space="preserve">defines </w:t>
      </w:r>
      <w:r>
        <w:t xml:space="preserve">a simple binary matrix where a cell is nonzero if </w:t>
      </w:r>
      <m:oMath>
        <m:r>
          <w:rPr>
            <w:rFonts w:ascii="Cambria Math" w:hAnsi="Cambria Math"/>
          </w:rPr>
          <m:t>i</m:t>
        </m:r>
      </m:oMath>
      <w:r>
        <w:t xml:space="preserve"> and </w:t>
      </w:r>
      <m:oMath>
        <m:r>
          <w:rPr>
            <w:rFonts w:ascii="Cambria Math" w:hAnsi="Cambria Math"/>
          </w:rPr>
          <m:t>j</m:t>
        </m:r>
      </m:oMath>
      <w:r>
        <w:t xml:space="preserve"> are friends. Specifically,</w:t>
      </w:r>
    </w:p>
    <w:p w14:paraId="4C92FF5D" w14:textId="0506C610" w:rsidR="0075733E" w:rsidRDefault="00216D39" w:rsidP="00EA29C6">
      <m:oMathPara>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direct</m:t>
              </m:r>
            </m:sup>
          </m:sSubSup>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j∉</m:t>
                  </m:r>
                  <m:sSub>
                    <m:sSubPr>
                      <m:ctrlPr>
                        <w:rPr>
                          <w:rFonts w:ascii="Cambria Math" w:hAnsi="Cambria Math"/>
                          <w:i/>
                        </w:rPr>
                      </m:ctrlPr>
                    </m:sSubPr>
                    <m:e>
                      <m:r>
                        <w:rPr>
                          <w:rFonts w:ascii="Cambria Math" w:hAnsi="Cambria Math"/>
                        </w:rPr>
                        <m:t>ϕ</m:t>
                      </m:r>
                    </m:e>
                    <m:sub>
                      <m:r>
                        <w:rPr>
                          <w:rFonts w:ascii="Cambria Math" w:hAnsi="Cambria Math"/>
                        </w:rPr>
                        <m:t>i</m:t>
                      </m:r>
                    </m:sub>
                  </m:sSub>
                </m:e>
                <m:e>
                  <m:r>
                    <w:rPr>
                      <w:rFonts w:ascii="Cambria Math" w:hAnsi="Cambria Math"/>
                    </w:rPr>
                    <m:t>1, j</m:t>
                  </m:r>
                  <m:r>
                    <w:rPr>
                      <w:rFonts w:ascii="Cambria Math" w:hAnsi="Cambria Math" w:hint="eastAsia"/>
                    </w:rPr>
                    <m:t>∈</m:t>
                  </m:r>
                  <m:sSub>
                    <m:sSubPr>
                      <m:ctrlPr>
                        <w:rPr>
                          <w:rFonts w:ascii="Cambria Math" w:hAnsi="Cambria Math"/>
                          <w:i/>
                        </w:rPr>
                      </m:ctrlPr>
                    </m:sSubPr>
                    <m:e>
                      <m:r>
                        <w:rPr>
                          <w:rFonts w:ascii="Cambria Math" w:hAnsi="Cambria Math"/>
                        </w:rPr>
                        <m:t>ϕ</m:t>
                      </m:r>
                    </m:e>
                    <m:sub>
                      <m:r>
                        <w:rPr>
                          <w:rFonts w:ascii="Cambria Math" w:hAnsi="Cambria Math"/>
                        </w:rPr>
                        <m:t>i</m:t>
                      </m:r>
                    </m:sub>
                  </m:sSub>
                </m:e>
              </m:eqArr>
            </m:e>
          </m:d>
        </m:oMath>
      </m:oMathPara>
    </w:p>
    <w:p w14:paraId="1FB98017" w14:textId="390D69E3" w:rsidR="00B7369E" w:rsidRDefault="00B7369E" w:rsidP="00B7369E">
      <w:pPr>
        <w:pStyle w:val="Heading3"/>
      </w:pPr>
      <w:r>
        <w:t>Mutual Friendship</w:t>
      </w:r>
    </w:p>
    <w:p w14:paraId="66D55DB7" w14:textId="43C214DE" w:rsidR="00216D39" w:rsidRDefault="00216D39" w:rsidP="00216D39">
      <w:r>
        <w:t xml:space="preserve">This schema </w:t>
      </w:r>
      <w:r w:rsidR="009E6F7B">
        <w:t xml:space="preserve">defines </w:t>
      </w:r>
      <w:r>
        <w:t xml:space="preserve">a matrix where the cell value is the number of friends </w:t>
      </w:r>
      <m:oMath>
        <m:r>
          <w:rPr>
            <w:rFonts w:ascii="Cambria Math" w:hAnsi="Cambria Math"/>
          </w:rPr>
          <m:t>i</m:t>
        </m:r>
      </m:oMath>
      <w:r>
        <w:t xml:space="preserve"> and </w:t>
      </w:r>
      <m:oMath>
        <m:r>
          <w:rPr>
            <w:rFonts w:ascii="Cambria Math" w:hAnsi="Cambria Math"/>
          </w:rPr>
          <m:t>j</m:t>
        </m:r>
      </m:oMath>
      <w:r>
        <w:t xml:space="preserve"> have in common</w:t>
      </w:r>
      <w:r w:rsidR="00C42C82">
        <w:t xml:space="preserve"> </w:t>
      </w:r>
      <w:r w:rsidR="00C42C82">
        <w:fldChar w:fldCharType="begin" w:fldLock="1"/>
      </w:r>
      <w:r w:rsidR="00DE6D7A">
        <w:instrText>ADDIN CSL_CITATION { "citationItems" : [ { "id" : "ITEM-1", "itemData" : { "DOI" : "10.1145/1518701.1518736", "ISBN" : "9781605582467", "author" : [ { "dropping-particle" : "", "family" : "Gilbert", "given" : "Eric", "non-dropping-particle" : "", "parse-names" : false, "suffix" : "" }, { "dropping-particle" : "", "family" : "Karahalios", "given" : "Karrie", "non-dropping-particle" : "", "parse-names" : false, "suffix" : "" } ], "container-title" : "Proceedings of the 27th international conference on Human factors in computing systems - CHI 09", "id" : "ITEM-1", "issued" : { "date-parts" : [ [ "2009" ] ] }, "page" : "211", "publisher" : "ACM Press", "publisher-place" : "New York, New York, USA", "title" : "Predicting tie strength with social media", "type" : "article-journal" }, "prefix" : "as in", "uris" : [ "http://www.mendeley.com/documents/?uuid=6f982a90-7189-4140-970d-e46019066e28" ] }, { "id" : "ITEM-2", "itemData" : { "DOI" : "10.1109/CIT.2012.93", "ISBN" : "978-1-4673-4873-7", "author" : [ { "dropping-particle" : "", "family" : "He", "given" : "Yaxi", "non-dropping-particle" : "", "parse-names" : false, "suffix" : "" }, { "dropping-particle" : "", "family" : "Zhang", "given" : "Chunhong", "non-dropping-particle" : "", "parse-names" : false, "suffix" : "" }, { "dropping-particle" : "", "family" : "Ji", "given" : "Yang", "non-dropping-particle" : "", "parse-names" : false, "suffix" : "" } ], "container-title" : "2012 IEEE 12th International Conference on Computer and Information Technology", "id" : "ITEM-2", "issued" : { "date-parts" : [ [ "2012", "10" ] ] }, "page" : "359-367", "publisher" : "Ieee", "title" : "Principle Features for Tie Strength Estimation in Micro-blog Social Network", "type" : "article-journal" }, "uris" : [ "http://www.mendeley.com/documents/?uuid=b2ab7089-e423-4a64-8ac4-35504443e779" ] } ], "mendeley" : { "previouslyFormattedCitation" : "(as in Gilbert &amp; Karahalios 2009; He et al. 2012)" }, "properties" : { "noteIndex" : 0 }, "schema" : "https://github.com/citation-style-language/schema/raw/master/csl-citation.json" }</w:instrText>
      </w:r>
      <w:r w:rsidR="00C42C82">
        <w:fldChar w:fldCharType="separate"/>
      </w:r>
      <w:r w:rsidR="00C42C82" w:rsidRPr="00C42C82">
        <w:rPr>
          <w:noProof/>
        </w:rPr>
        <w:t>(as in Gilbert &amp; Karahalios 2009; He et al. 2012)</w:t>
      </w:r>
      <w:r w:rsidR="00C42C82">
        <w:fldChar w:fldCharType="end"/>
      </w:r>
      <w:r>
        <w:t>,</w:t>
      </w:r>
    </w:p>
    <w:p w14:paraId="286AF680" w14:textId="6FA4163C" w:rsidR="00216D39" w:rsidRPr="00216D39" w:rsidRDefault="00216D39" w:rsidP="00216D39">
      <m:oMathPara>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mutual</m:t>
              </m:r>
            </m:sup>
          </m:sSubSup>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m:t>
          </m:r>
        </m:oMath>
      </m:oMathPara>
    </w:p>
    <w:p w14:paraId="5D199246" w14:textId="77426E79" w:rsidR="00B7369E" w:rsidRDefault="00B7369E" w:rsidP="00B7369E">
      <w:pPr>
        <w:pStyle w:val="Heading3"/>
      </w:pPr>
      <w:r>
        <w:t>Network Overlap</w:t>
      </w:r>
    </w:p>
    <w:p w14:paraId="0169B868" w14:textId="71EB1E69" w:rsidR="009E6F7B" w:rsidRDefault="009E6F7B" w:rsidP="009E6F7B">
      <w:r>
        <w:t xml:space="preserve">This schema defines a matrix where the cell value is the relative overlap of each </w:t>
      </w:r>
      <m:oMath>
        <m:r>
          <w:rPr>
            <w:rFonts w:ascii="Cambria Math" w:hAnsi="Cambria Math"/>
          </w:rPr>
          <m:t>i,j</m:t>
        </m:r>
      </m:oMath>
      <w:r>
        <w:t xml:space="preserve"> pair’s social network</w:t>
      </w:r>
      <w:r w:rsidR="0056752E">
        <w:t xml:space="preserve"> </w:t>
      </w:r>
      <w:r w:rsidR="0056752E">
        <w:fldChar w:fldCharType="begin" w:fldLock="1"/>
      </w:r>
      <w:r w:rsidR="00DE6D7A">
        <w:instrText>ADDIN CSL_CITATION { "citationItems" : [ { "id" : "ITEM-1", "itemData" : { "DOI" : "10.1016/S0378-8733(03)00009-1", "ISSN" : "03788733", "author" : [ { "dropping-particle" : "", "family" : "Adamic", "given" : "Lada a", "non-dropping-particle" : "", "parse-names" : false, "suffix" : "" }, { "dropping-particle" : "", "family" : "Adar", "given" : "Eytan", "non-dropping-particle" : "", "parse-names" : false, "suffix" : "" } ], "container-title" : "Social Networks", "id" : "ITEM-1", "issue" : "3", "issued" : { "date-parts" : [ [ "2003", "7" ] ] }, "page" : "211-230", "title" : "Friends and neighbors on the Web", "type" : "article-journal", "volume" : "25" }, "prefix" : "as in", "uris" : [ "http://www.mendeley.com/documents/?uuid=28decac4-92a2-4fec-bdf6-1f3304f93f14" ] } ], "mendeley" : { "previouslyFormattedCitation" : "(as in Adamic &amp; Adar 2003)" }, "properties" : { "noteIndex" : 0 }, "schema" : "https://github.com/citation-style-language/schema/raw/master/csl-citation.json" }</w:instrText>
      </w:r>
      <w:r w:rsidR="0056752E">
        <w:fldChar w:fldCharType="separate"/>
      </w:r>
      <w:r w:rsidR="0056752E" w:rsidRPr="0056752E">
        <w:rPr>
          <w:noProof/>
        </w:rPr>
        <w:t>(as in Adamic &amp; Adar 2003)</w:t>
      </w:r>
      <w:r w:rsidR="0056752E">
        <w:fldChar w:fldCharType="end"/>
      </w:r>
      <w:r>
        <w:t>,</w:t>
      </w:r>
    </w:p>
    <w:p w14:paraId="771A3469" w14:textId="5E846A05" w:rsidR="009E6F7B" w:rsidRPr="009E6F7B" w:rsidRDefault="009E6F7B" w:rsidP="009E6F7B">
      <m:oMathPara>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overlap</m:t>
              </m:r>
            </m:sup>
          </m:sSubSup>
          <m:r>
            <w:rPr>
              <w:rFonts w:ascii="Cambria Math" w:hAnsi="Cambria Math"/>
            </w:rPr>
            <m:t>=</m:t>
          </m:r>
          <w:commentRangeStart w:id="1"/>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m:t>
              </m:r>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m:t>
              </m:r>
            </m:den>
          </m:f>
          <w:commentRangeEnd w:id="1"/>
          <m:r>
            <m:rPr>
              <m:sty m:val="p"/>
            </m:rPr>
            <w:rPr>
              <w:rStyle w:val="CommentReference"/>
            </w:rPr>
            <w:commentReference w:id="1"/>
          </m:r>
        </m:oMath>
      </m:oMathPara>
    </w:p>
    <w:p w14:paraId="52A3F6DD" w14:textId="4A951144" w:rsidR="00B7369E" w:rsidRDefault="00B7369E" w:rsidP="00B7369E">
      <w:pPr>
        <w:pStyle w:val="Heading3"/>
      </w:pPr>
      <w:r>
        <w:t>Direct Network Overlap</w:t>
      </w:r>
    </w:p>
    <w:p w14:paraId="063BFCC0" w14:textId="1F723331" w:rsidR="00A968CB" w:rsidRDefault="00A968CB" w:rsidP="00A968CB">
      <w:r>
        <w:t xml:space="preserve">This schema is similar to the Network Overlap, except that we give a bonus to </w:t>
      </w:r>
      <m:oMath>
        <m:r>
          <w:rPr>
            <w:rFonts w:ascii="Cambria Math" w:hAnsi="Cambria Math"/>
          </w:rPr>
          <m:t>i,j</m:t>
        </m:r>
      </m:oMath>
      <w:r>
        <w:t xml:space="preserve"> pairs that are themselves friends,</w:t>
      </w:r>
    </w:p>
    <w:p w14:paraId="2D07CDE2" w14:textId="47F63D1B" w:rsidR="00A968CB" w:rsidRPr="00E925F6" w:rsidRDefault="00A968CB" w:rsidP="00A968CB">
      <m:oMathPara>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overlap+</m:t>
              </m:r>
            </m:sup>
          </m:sSubSup>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m:t>
                      </m:r>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m:t>
                      </m:r>
                    </m:den>
                  </m:f>
                  <m:r>
                    <w:rPr>
                      <w:rFonts w:ascii="Cambria Math" w:hAnsi="Cambria Math"/>
                    </w:rPr>
                    <m:t>, j∉</m:t>
                  </m:r>
                  <m:sSub>
                    <m:sSubPr>
                      <m:ctrlPr>
                        <w:rPr>
                          <w:rFonts w:ascii="Cambria Math" w:hAnsi="Cambria Math"/>
                          <w:i/>
                        </w:rPr>
                      </m:ctrlPr>
                    </m:sSubPr>
                    <m:e>
                      <m:r>
                        <w:rPr>
                          <w:rFonts w:ascii="Cambria Math" w:hAnsi="Cambria Math"/>
                        </w:rPr>
                        <m:t>ϕ</m:t>
                      </m:r>
                    </m:e>
                    <m:sub>
                      <m:r>
                        <w:rPr>
                          <w:rFonts w:ascii="Cambria Math" w:hAnsi="Cambria Math"/>
                        </w:rPr>
                        <m:t>i</m:t>
                      </m:r>
                    </m:sub>
                  </m:sSub>
                </m:e>
                <m:e>
                  <m:r>
                    <w:rPr>
                      <w:rFonts w:ascii="Cambria Math" w:hAnsi="Cambria Math"/>
                    </w:rPr>
                    <m:t xml:space="preserve">1+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m:t>
                      </m:r>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m:t>
                      </m:r>
                    </m:den>
                  </m:f>
                  <m:r>
                    <w:rPr>
                      <w:rFonts w:ascii="Cambria Math" w:hAnsi="Cambria Math"/>
                    </w:rPr>
                    <m:t>, j</m:t>
                  </m:r>
                  <m:r>
                    <w:rPr>
                      <w:rFonts w:ascii="Cambria Math" w:hAnsi="Cambria Math" w:hint="eastAsia"/>
                    </w:rPr>
                    <m:t>∈</m:t>
                  </m:r>
                  <m:sSub>
                    <m:sSubPr>
                      <m:ctrlPr>
                        <w:rPr>
                          <w:rFonts w:ascii="Cambria Math" w:hAnsi="Cambria Math"/>
                          <w:i/>
                        </w:rPr>
                      </m:ctrlPr>
                    </m:sSubPr>
                    <m:e>
                      <m:r>
                        <w:rPr>
                          <w:rFonts w:ascii="Cambria Math" w:hAnsi="Cambria Math"/>
                        </w:rPr>
                        <m:t>ϕ</m:t>
                      </m:r>
                    </m:e>
                    <m:sub>
                      <m:r>
                        <w:rPr>
                          <w:rFonts w:ascii="Cambria Math" w:hAnsi="Cambria Math"/>
                        </w:rPr>
                        <m:t>i</m:t>
                      </m:r>
                    </m:sub>
                  </m:sSub>
                </m:e>
              </m:eqArr>
            </m:e>
          </m:d>
        </m:oMath>
      </m:oMathPara>
    </w:p>
    <w:p w14:paraId="098392E2" w14:textId="1472BFF4" w:rsidR="00E925F6" w:rsidRDefault="00E925F6" w:rsidP="00A968CB">
      <w:r>
        <w:t xml:space="preserve">By Facebook’s internal logic, each of these matrices must be symmetric: it is not possible on Facebook to have non-reciprocal friends. However, the individual </w:t>
      </w:r>
      <w:r w:rsidR="00752EDB">
        <w:t xml:space="preserve">user </w:t>
      </w:r>
      <w:r>
        <w:t>privacy settings make it possible that we would observe apparent one-way relationships through the API</w:t>
      </w:r>
      <w:r w:rsidR="00B671EA">
        <w:t>; indeed, this affe</w:t>
      </w:r>
      <w:r w:rsidR="00E36548">
        <w:t>cted approximately 10% of cases</w:t>
      </w:r>
      <w:r>
        <w:t>. We therefore coerce this and other schema to be symmetric as appropriate.</w:t>
      </w:r>
    </w:p>
    <w:p w14:paraId="2D6A28F9" w14:textId="0B57DCCA" w:rsidR="0027227F" w:rsidRPr="0027227F" w:rsidRDefault="0027227F" w:rsidP="0027227F">
      <w:pPr>
        <w:rPr>
          <w:rStyle w:val="Emphasis"/>
        </w:rPr>
      </w:pPr>
      <w:r>
        <w:t xml:space="preserve">As a final note on the schema development, behavioral inference on and estimation of the models is simplified by using a </w:t>
      </w:r>
      <w:r>
        <w:rPr>
          <w:rStyle w:val="Emphasis"/>
        </w:rPr>
        <w:t xml:space="preserve">row-standardized </w:t>
      </w:r>
      <w:r>
        <w:t>matrix, where the rows sum to unity</w:t>
      </w:r>
      <w:r w:rsidR="00B671EA">
        <w:fldChar w:fldCharType="begin" w:fldLock="1"/>
      </w:r>
      <w:r w:rsidR="00DE6D7A">
        <w:instrText>ADDIN CSL_CITATION { "citationItems" : [ { "id" : "ITEM-1", "itemData" : { "author" : [ { "dropping-particle" : "", "family" : "LeSage", "given" : "James P.", "non-dropping-particle" : "", "parse-names" : false, "suffix" : "" }, { "dropping-particle" : "", "family" : "Pace", "given" : "Robert Kelley", "non-dropping-particle" : "", "parse-names" : false, "suffix" : "" } ], "id" : "ITEM-1", "issued" : { "date-parts" : [ [ "2009" ] ] }, "publisher" : "Chapman and Hall/CRC", "title" : "Introduction to Spatial Econometrics", "type" : "book" }, "locator" : "85", "uris" : [ "http://www.mendeley.com/documents/?uuid=790e02f0-8509-4ab4-aadc-dd1cdf23bb07" ] } ], "mendeley" : { "previouslyFormattedCitation" : "(LeSage &amp; Pace 2009, p.85)" }, "properties" : { "noteIndex" : 0 }, "schema" : "https://github.com/citation-style-language/schema/raw/master/csl-citation.json" }</w:instrText>
      </w:r>
      <w:r w:rsidR="00B671EA">
        <w:fldChar w:fldCharType="separate"/>
      </w:r>
      <w:r w:rsidR="00B671EA" w:rsidRPr="00B671EA">
        <w:rPr>
          <w:noProof/>
        </w:rPr>
        <w:t>(LeSage &amp; Pace 2009, p.85)</w:t>
      </w:r>
      <w:r w:rsidR="00B671EA">
        <w:fldChar w:fldCharType="end"/>
      </w:r>
      <w:r w:rsidR="00465F5F">
        <w:t>. We follow this convention in all cases.</w:t>
      </w:r>
    </w:p>
    <w:p w14:paraId="3ADB6DE3" w14:textId="3D8BA787" w:rsidR="00E80B0E" w:rsidRDefault="00E80B0E" w:rsidP="00E80B0E">
      <w:pPr>
        <w:pStyle w:val="Heading1"/>
      </w:pPr>
      <w:r>
        <w:t>Results and Inference</w:t>
      </w:r>
    </w:p>
    <w:p w14:paraId="7A056F4C" w14:textId="31A6B5B1" w:rsidR="00E80B0E" w:rsidRDefault="00E80B0E" w:rsidP="00E80B0E">
      <w:pPr>
        <w:pStyle w:val="Heading1"/>
      </w:pPr>
      <w:r>
        <w:t>Conclusions</w:t>
      </w:r>
    </w:p>
    <w:p w14:paraId="5E246F48" w14:textId="1A3B1BC3" w:rsidR="004136A7" w:rsidRDefault="004136A7" w:rsidP="004136A7">
      <w:pPr>
        <w:pStyle w:val="UnnumberedHeading"/>
      </w:pPr>
      <w:r>
        <w:t>References</w:t>
      </w:r>
    </w:p>
    <w:p w14:paraId="5CB28018" w14:textId="346ECBB5" w:rsidR="00DE6D7A" w:rsidRPr="00DE6D7A" w:rsidRDefault="004136A7">
      <w:pPr>
        <w:pStyle w:val="NormalWeb"/>
        <w:ind w:left="480" w:hanging="480"/>
        <w:divId w:val="1153254718"/>
        <w:rPr>
          <w:rFonts w:ascii="Book Antiqua" w:hAnsi="Book Antiqua"/>
          <w:noProof/>
          <w:sz w:val="24"/>
        </w:rPr>
      </w:pPr>
      <w:r>
        <w:fldChar w:fldCharType="begin" w:fldLock="1"/>
      </w:r>
      <w:r>
        <w:instrText xml:space="preserve">ADDIN Mendeley Bibliography CSL_BIBLIOGRAPHY </w:instrText>
      </w:r>
      <w:r>
        <w:fldChar w:fldCharType="separate"/>
      </w:r>
      <w:r w:rsidR="00DE6D7A" w:rsidRPr="00DE6D7A">
        <w:rPr>
          <w:rFonts w:ascii="Book Antiqua" w:hAnsi="Book Antiqua"/>
          <w:noProof/>
          <w:sz w:val="24"/>
        </w:rPr>
        <w:t xml:space="preserve">Adamic, L. a &amp; Adar, E., 2003. Friends and neighbors on the Web. </w:t>
      </w:r>
      <w:r w:rsidR="00DE6D7A" w:rsidRPr="00DE6D7A">
        <w:rPr>
          <w:rFonts w:ascii="Book Antiqua" w:hAnsi="Book Antiqua"/>
          <w:i/>
          <w:iCs/>
          <w:noProof/>
          <w:sz w:val="24"/>
        </w:rPr>
        <w:t>Social Networks</w:t>
      </w:r>
      <w:r w:rsidR="00DE6D7A" w:rsidRPr="00DE6D7A">
        <w:rPr>
          <w:rFonts w:ascii="Book Antiqua" w:hAnsi="Book Antiqua"/>
          <w:noProof/>
          <w:sz w:val="24"/>
        </w:rPr>
        <w:t>, 25(3), pp.211–230.</w:t>
      </w:r>
    </w:p>
    <w:p w14:paraId="46E90C42"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Adjemian, M.K., Lin, C.-Y.C. &amp; Williams, J., 2010. Estimating spatial interdependence in automobile type choice with survey data. </w:t>
      </w:r>
      <w:r w:rsidRPr="00DE6D7A">
        <w:rPr>
          <w:rFonts w:ascii="Book Antiqua" w:hAnsi="Book Antiqua"/>
          <w:i/>
          <w:iCs/>
          <w:noProof/>
          <w:sz w:val="24"/>
        </w:rPr>
        <w:t>Transportation Research Part A: Policy and Practice</w:t>
      </w:r>
      <w:r w:rsidRPr="00DE6D7A">
        <w:rPr>
          <w:rFonts w:ascii="Book Antiqua" w:hAnsi="Book Antiqua"/>
          <w:noProof/>
          <w:sz w:val="24"/>
        </w:rPr>
        <w:t>, 44(9), pp.661–675.</w:t>
      </w:r>
    </w:p>
    <w:p w14:paraId="75881D42"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Anselin, L., 1988. </w:t>
      </w:r>
      <w:r w:rsidRPr="00DE6D7A">
        <w:rPr>
          <w:rFonts w:ascii="Book Antiqua" w:hAnsi="Book Antiqua"/>
          <w:i/>
          <w:iCs/>
          <w:noProof/>
          <w:sz w:val="24"/>
        </w:rPr>
        <w:t>Spatial Econometrics: Methods and Models (Studies in Operational Regional Science)</w:t>
      </w:r>
      <w:r w:rsidRPr="00DE6D7A">
        <w:rPr>
          <w:rFonts w:ascii="Book Antiqua" w:hAnsi="Book Antiqua"/>
          <w:noProof/>
          <w:sz w:val="24"/>
        </w:rPr>
        <w:t>, Dordrecht: Kluwer.</w:t>
      </w:r>
    </w:p>
    <w:p w14:paraId="01D772A7"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Anselin, L., 2003. Spatial externalities, spatial multipliers, and spatial econometrics. </w:t>
      </w:r>
      <w:r w:rsidRPr="00DE6D7A">
        <w:rPr>
          <w:rFonts w:ascii="Book Antiqua" w:hAnsi="Book Antiqua"/>
          <w:i/>
          <w:iCs/>
          <w:noProof/>
          <w:sz w:val="24"/>
        </w:rPr>
        <w:t>International Regional Science Review</w:t>
      </w:r>
      <w:r w:rsidRPr="00DE6D7A">
        <w:rPr>
          <w:rFonts w:ascii="Book Antiqua" w:hAnsi="Book Antiqua"/>
          <w:noProof/>
          <w:sz w:val="24"/>
        </w:rPr>
        <w:t>, 26(2), pp.153–166.</w:t>
      </w:r>
    </w:p>
    <w:p w14:paraId="415625F1"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Anselin, L. &amp; Arribas-bel, D., 2011. </w:t>
      </w:r>
      <w:r w:rsidRPr="00DE6D7A">
        <w:rPr>
          <w:rFonts w:ascii="Book Antiqua" w:hAnsi="Book Antiqua"/>
          <w:i/>
          <w:iCs/>
          <w:noProof/>
          <w:sz w:val="24"/>
        </w:rPr>
        <w:t xml:space="preserve">Spatial Fixed Effects and Spatial Dependence Spatial Fixed Effects and Spatial Dependence </w:t>
      </w:r>
      <w:r w:rsidRPr="00DE6D7A">
        <w:rPr>
          <w:rFonts w:ascii="Monaco" w:hAnsi="Monaco" w:cs="Monaco"/>
          <w:i/>
          <w:iCs/>
          <w:noProof/>
          <w:sz w:val="24"/>
        </w:rPr>
        <w:t>∗</w:t>
      </w:r>
      <w:r w:rsidRPr="00DE6D7A">
        <w:rPr>
          <w:rFonts w:ascii="Book Antiqua" w:hAnsi="Book Antiqua"/>
          <w:noProof/>
          <w:sz w:val="24"/>
        </w:rPr>
        <w:t>, Tempe.</w:t>
      </w:r>
    </w:p>
    <w:p w14:paraId="20FA6E04"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Bhat, C.R. &amp; Koppelman, F., 2003. Activity-Based Modeling of Travel Demand. In R. Hall, ed. </w:t>
      </w:r>
      <w:r w:rsidRPr="00DE6D7A">
        <w:rPr>
          <w:rFonts w:ascii="Book Antiqua" w:hAnsi="Book Antiqua"/>
          <w:i/>
          <w:iCs/>
          <w:noProof/>
          <w:sz w:val="24"/>
        </w:rPr>
        <w:t>Handbook of Transportation Science SE - 3</w:t>
      </w:r>
      <w:r w:rsidRPr="00DE6D7A">
        <w:rPr>
          <w:rFonts w:ascii="Book Antiqua" w:hAnsi="Book Antiqua"/>
          <w:noProof/>
          <w:sz w:val="24"/>
        </w:rPr>
        <w:t>. International Series in Operations Research &amp; Management Science. Springer US, pp. 39–65.</w:t>
      </w:r>
    </w:p>
    <w:p w14:paraId="425B434E"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Bhat, C.R. &amp; Sen, S., 2006. Household vehicle type holdings and usage: an application of the multiple discrete-continuous extreme value (MDCEV) model. </w:t>
      </w:r>
      <w:r w:rsidRPr="00DE6D7A">
        <w:rPr>
          <w:rFonts w:ascii="Book Antiqua" w:hAnsi="Book Antiqua"/>
          <w:i/>
          <w:iCs/>
          <w:noProof/>
          <w:sz w:val="24"/>
        </w:rPr>
        <w:t>Transportation Research Part B: Methodological</w:t>
      </w:r>
      <w:r w:rsidRPr="00DE6D7A">
        <w:rPr>
          <w:rFonts w:ascii="Book Antiqua" w:hAnsi="Book Antiqua"/>
          <w:noProof/>
          <w:sz w:val="24"/>
        </w:rPr>
        <w:t>, 40(1), pp.35–53.</w:t>
      </w:r>
    </w:p>
    <w:p w14:paraId="4231D57D"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Bhat, C.R., Sener, I.N. &amp; Eluru, N., 2010. A flexible spatially dependent discrete choice model: Formulation and application to teenagers’ weekday recreational activity participation. </w:t>
      </w:r>
      <w:r w:rsidRPr="00DE6D7A">
        <w:rPr>
          <w:rFonts w:ascii="Book Antiqua" w:hAnsi="Book Antiqua"/>
          <w:i/>
          <w:iCs/>
          <w:noProof/>
          <w:sz w:val="24"/>
        </w:rPr>
        <w:t>Transportation Research Part B: Methodological</w:t>
      </w:r>
      <w:r w:rsidRPr="00DE6D7A">
        <w:rPr>
          <w:rFonts w:ascii="Book Antiqua" w:hAnsi="Book Antiqua"/>
          <w:noProof/>
          <w:sz w:val="24"/>
        </w:rPr>
        <w:t>, 44(8-9), pp.903–921.</w:t>
      </w:r>
    </w:p>
    <w:p w14:paraId="0CD7E133"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Bramoullé, Y., Djebbari, H. &amp; Fortin, B., 2009. Identification of peer effects through social networks. </w:t>
      </w:r>
      <w:r w:rsidRPr="00DE6D7A">
        <w:rPr>
          <w:rFonts w:ascii="Book Antiqua" w:hAnsi="Book Antiqua"/>
          <w:i/>
          <w:iCs/>
          <w:noProof/>
          <w:sz w:val="24"/>
        </w:rPr>
        <w:t>Journal of Econometrics</w:t>
      </w:r>
      <w:r w:rsidRPr="00DE6D7A">
        <w:rPr>
          <w:rFonts w:ascii="Book Antiqua" w:hAnsi="Book Antiqua"/>
          <w:noProof/>
          <w:sz w:val="24"/>
        </w:rPr>
        <w:t>, 150(1), pp.41–55.</w:t>
      </w:r>
    </w:p>
    <w:p w14:paraId="50E70B43"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Calvó-Armengol, A., Patacchini, E. &amp; Zenou, Y., 2009. Peer effects and social networks in education. </w:t>
      </w:r>
      <w:r w:rsidRPr="00DE6D7A">
        <w:rPr>
          <w:rFonts w:ascii="Book Antiqua" w:hAnsi="Book Antiqua"/>
          <w:i/>
          <w:iCs/>
          <w:noProof/>
          <w:sz w:val="24"/>
        </w:rPr>
        <w:t>Review of Economic Studies</w:t>
      </w:r>
      <w:r w:rsidRPr="00DE6D7A">
        <w:rPr>
          <w:rFonts w:ascii="Book Antiqua" w:hAnsi="Book Antiqua"/>
          <w:noProof/>
          <w:sz w:val="24"/>
        </w:rPr>
        <w:t>, 76(4), pp.1239–1267.</w:t>
      </w:r>
    </w:p>
    <w:p w14:paraId="4AA7E9D9"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Cao, X., Mokhtarian, P.L. &amp; Handy, S.L., 2006. Neighborhood design and vehicle type choice: evidence from northern California. </w:t>
      </w:r>
      <w:r w:rsidRPr="00DE6D7A">
        <w:rPr>
          <w:rFonts w:ascii="Book Antiqua" w:hAnsi="Book Antiqua"/>
          <w:i/>
          <w:iCs/>
          <w:noProof/>
          <w:sz w:val="24"/>
        </w:rPr>
        <w:t>Transportation Research Part D: Transport and Environment</w:t>
      </w:r>
      <w:r w:rsidRPr="00DE6D7A">
        <w:rPr>
          <w:rFonts w:ascii="Book Antiqua" w:hAnsi="Book Antiqua"/>
          <w:noProof/>
          <w:sz w:val="24"/>
        </w:rPr>
        <w:t>, 11(2), pp.133–145.</w:t>
      </w:r>
    </w:p>
    <w:p w14:paraId="26C301E0"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Dubin, R.A., 1998. Spatial autocorrelation: a primer. </w:t>
      </w:r>
      <w:r w:rsidRPr="00DE6D7A">
        <w:rPr>
          <w:rFonts w:ascii="Book Antiqua" w:hAnsi="Book Antiqua"/>
          <w:i/>
          <w:iCs/>
          <w:noProof/>
          <w:sz w:val="24"/>
        </w:rPr>
        <w:t>Journal of Housing Economics</w:t>
      </w:r>
      <w:r w:rsidRPr="00DE6D7A">
        <w:rPr>
          <w:rFonts w:ascii="Book Antiqua" w:hAnsi="Book Antiqua"/>
          <w:noProof/>
          <w:sz w:val="24"/>
        </w:rPr>
        <w:t>, 7(4), pp.304–327.</w:t>
      </w:r>
    </w:p>
    <w:p w14:paraId="222BB243"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Feld, S.L., 2010. Why Your Friends Have More Friends than You Do1. , 96(6), pp.1464–1477.</w:t>
      </w:r>
    </w:p>
    <w:p w14:paraId="01627D8D"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Gilbert, E. &amp; Karahalios, K., 2009. Predicting tie strength with social media. </w:t>
      </w:r>
      <w:r w:rsidRPr="00DE6D7A">
        <w:rPr>
          <w:rFonts w:ascii="Book Antiqua" w:hAnsi="Book Antiqua"/>
          <w:i/>
          <w:iCs/>
          <w:noProof/>
          <w:sz w:val="24"/>
        </w:rPr>
        <w:t>Proceedings of the 27th international conference on Human factors in computing systems - CHI 09</w:t>
      </w:r>
      <w:r w:rsidRPr="00DE6D7A">
        <w:rPr>
          <w:rFonts w:ascii="Book Antiqua" w:hAnsi="Book Antiqua"/>
          <w:noProof/>
          <w:sz w:val="24"/>
        </w:rPr>
        <w:t>, p.211.</w:t>
      </w:r>
    </w:p>
    <w:p w14:paraId="3A772918"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He, Y., Zhang, C. &amp; Ji, Y., 2012. Principle Features for Tie Strength Estimation in Micro-blog Social Network. </w:t>
      </w:r>
      <w:r w:rsidRPr="00DE6D7A">
        <w:rPr>
          <w:rFonts w:ascii="Book Antiqua" w:hAnsi="Book Antiqua"/>
          <w:i/>
          <w:iCs/>
          <w:noProof/>
          <w:sz w:val="24"/>
        </w:rPr>
        <w:t>2012 IEEE 12th International Conference on Computer and Information Technology</w:t>
      </w:r>
      <w:r w:rsidRPr="00DE6D7A">
        <w:rPr>
          <w:rFonts w:ascii="Book Antiqua" w:hAnsi="Book Antiqua"/>
          <w:noProof/>
          <w:sz w:val="24"/>
        </w:rPr>
        <w:t>, pp.359–367.</w:t>
      </w:r>
    </w:p>
    <w:p w14:paraId="08705145"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Kim, J. &amp; Goldsmith, P., 2008. A spatial hedonic approach to assess the impact of swine production on residential property values. </w:t>
      </w:r>
      <w:r w:rsidRPr="00DE6D7A">
        <w:rPr>
          <w:rFonts w:ascii="Book Antiqua" w:hAnsi="Book Antiqua"/>
          <w:i/>
          <w:iCs/>
          <w:noProof/>
          <w:sz w:val="24"/>
        </w:rPr>
        <w:t>Environmental and Resource Economics</w:t>
      </w:r>
      <w:r w:rsidRPr="00DE6D7A">
        <w:rPr>
          <w:rFonts w:ascii="Book Antiqua" w:hAnsi="Book Antiqua"/>
          <w:noProof/>
          <w:sz w:val="24"/>
        </w:rPr>
        <w:t>, 42(4), pp.509–534.</w:t>
      </w:r>
    </w:p>
    <w:p w14:paraId="57EA70F3"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LeSage, J.P. &amp; Pace, R.K., 2009. </w:t>
      </w:r>
      <w:r w:rsidRPr="00DE6D7A">
        <w:rPr>
          <w:rFonts w:ascii="Book Antiqua" w:hAnsi="Book Antiqua"/>
          <w:i/>
          <w:iCs/>
          <w:noProof/>
          <w:sz w:val="24"/>
        </w:rPr>
        <w:t>Introduction to Spatial Econometrics</w:t>
      </w:r>
      <w:r w:rsidRPr="00DE6D7A">
        <w:rPr>
          <w:rFonts w:ascii="Book Antiqua" w:hAnsi="Book Antiqua"/>
          <w:noProof/>
          <w:sz w:val="24"/>
        </w:rPr>
        <w:t>, Chapman and Hall/CRC.</w:t>
      </w:r>
    </w:p>
    <w:p w14:paraId="57FBEC8C"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Pinjari, A.R. et al., 2011. Modeling the choice continuum: an integrated model of residential location, auto ownership, bicycle ownership, and commute tour mode choice decisions. </w:t>
      </w:r>
      <w:r w:rsidRPr="00DE6D7A">
        <w:rPr>
          <w:rFonts w:ascii="Book Antiqua" w:hAnsi="Book Antiqua"/>
          <w:i/>
          <w:iCs/>
          <w:noProof/>
          <w:sz w:val="24"/>
        </w:rPr>
        <w:t>Transportation</w:t>
      </w:r>
      <w:r w:rsidRPr="00DE6D7A">
        <w:rPr>
          <w:rFonts w:ascii="Book Antiqua" w:hAnsi="Book Antiqua"/>
          <w:noProof/>
          <w:sz w:val="24"/>
        </w:rPr>
        <w:t>, 38(6), pp.933–958.</w:t>
      </w:r>
    </w:p>
    <w:p w14:paraId="76AEA1A1"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Tobler, W.R., 1970. A Computer Movie Simulating Urban Growth in the Detroit Region. </w:t>
      </w:r>
      <w:r w:rsidRPr="00DE6D7A">
        <w:rPr>
          <w:rFonts w:ascii="Book Antiqua" w:hAnsi="Book Antiqua"/>
          <w:i/>
          <w:iCs/>
          <w:noProof/>
          <w:sz w:val="24"/>
        </w:rPr>
        <w:t>Economic Geography</w:t>
      </w:r>
      <w:r w:rsidRPr="00DE6D7A">
        <w:rPr>
          <w:rFonts w:ascii="Book Antiqua" w:hAnsi="Book Antiqua"/>
          <w:noProof/>
          <w:sz w:val="24"/>
        </w:rPr>
        <w:t>, 46, pp.234–240.</w:t>
      </w:r>
    </w:p>
    <w:p w14:paraId="247B9779" w14:textId="77777777"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Walker, J. &amp; Ben-Akiva, M., 2002. Generalized random utility model. </w:t>
      </w:r>
      <w:r w:rsidRPr="00DE6D7A">
        <w:rPr>
          <w:rFonts w:ascii="Book Antiqua" w:hAnsi="Book Antiqua"/>
          <w:i/>
          <w:iCs/>
          <w:noProof/>
          <w:sz w:val="24"/>
        </w:rPr>
        <w:t>Mathematical Social Sciences</w:t>
      </w:r>
      <w:r w:rsidRPr="00DE6D7A">
        <w:rPr>
          <w:rFonts w:ascii="Book Antiqua" w:hAnsi="Book Antiqua"/>
          <w:noProof/>
          <w:sz w:val="24"/>
        </w:rPr>
        <w:t>, 43, pp.303–343.</w:t>
      </w:r>
    </w:p>
    <w:p w14:paraId="36CE0FA6" w14:textId="6F492994" w:rsidR="004136A7" w:rsidRPr="00E80B0E" w:rsidRDefault="004136A7" w:rsidP="00DE6D7A">
      <w:pPr>
        <w:pStyle w:val="NormalWeb"/>
        <w:ind w:left="480" w:hanging="480"/>
        <w:divId w:val="335966108"/>
      </w:pPr>
      <w:r>
        <w:fldChar w:fldCharType="end"/>
      </w:r>
    </w:p>
    <w:sectPr w:rsidR="004136A7" w:rsidRPr="00E80B0E" w:rsidSect="00FE01FD">
      <w:foot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Gregory Macfarlane" w:date="2014-08-23T09:45:00Z" w:initials="GM">
    <w:p w14:paraId="41FB7DD8" w14:textId="37896687" w:rsidR="00B94879" w:rsidRDefault="00B94879">
      <w:pPr>
        <w:pStyle w:val="CommentText"/>
      </w:pPr>
      <w:r>
        <w:rPr>
          <w:rStyle w:val="CommentReference"/>
        </w:rPr>
        <w:annotationRef/>
      </w:r>
      <w:r>
        <w:t xml:space="preserve">I really want the denominator to b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ϕ</m:t>
                </m:r>
              </m:e>
              <m:sub>
                <m:r>
                  <w:rPr>
                    <w:rFonts w:ascii="Cambria Math" w:hAnsi="Cambria Math"/>
                  </w:rPr>
                  <m:t>j</m:t>
                </m:r>
              </m:sub>
            </m:sSub>
          </m:e>
        </m:d>
      </m:oMath>
      <w:r>
        <w:t>. If this is the only thing we’re going back to the data for, maybe not. But I think we’ve got some other stuff that we’re need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7A996D" w14:textId="77777777" w:rsidR="00B94879" w:rsidRDefault="00B94879" w:rsidP="00E80B0E">
      <w:pPr>
        <w:spacing w:before="0" w:after="0"/>
      </w:pPr>
      <w:r>
        <w:separator/>
      </w:r>
    </w:p>
  </w:endnote>
  <w:endnote w:type="continuationSeparator" w:id="0">
    <w:p w14:paraId="397D1F8F" w14:textId="77777777" w:rsidR="00B94879" w:rsidRDefault="00B94879" w:rsidP="00E80B0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Book Antiqua">
    <w:panose1 w:val="020406020503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8B490C" w14:textId="53B6CC0D" w:rsidR="00B94879" w:rsidRDefault="00B94879" w:rsidP="00E80B0E">
    <w:pPr>
      <w:pStyle w:val="Footer"/>
      <w:jc w:val="center"/>
    </w:pPr>
    <w:r>
      <w:rPr>
        <w:rStyle w:val="PageNumber"/>
      </w:rPr>
      <w:fldChar w:fldCharType="begin"/>
    </w:r>
    <w:r>
      <w:rPr>
        <w:rStyle w:val="PageNumber"/>
      </w:rPr>
      <w:instrText xml:space="preserve"> PAGE </w:instrText>
    </w:r>
    <w:r>
      <w:rPr>
        <w:rStyle w:val="PageNumber"/>
      </w:rPr>
      <w:fldChar w:fldCharType="separate"/>
    </w:r>
    <w:r w:rsidR="008A78BF">
      <w:rPr>
        <w:rStyle w:val="PageNumber"/>
        <w:noProof/>
      </w:rPr>
      <w:t>5</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EA1CA2" w14:textId="77777777" w:rsidR="00B94879" w:rsidRDefault="00B94879" w:rsidP="00E80B0E">
      <w:pPr>
        <w:spacing w:before="0" w:after="0"/>
      </w:pPr>
      <w:r>
        <w:separator/>
      </w:r>
    </w:p>
  </w:footnote>
  <w:footnote w:type="continuationSeparator" w:id="0">
    <w:p w14:paraId="7D555742" w14:textId="77777777" w:rsidR="00B94879" w:rsidRDefault="00B94879" w:rsidP="00E80B0E">
      <w:pPr>
        <w:spacing w:before="0"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850F8D"/>
    <w:multiLevelType w:val="multilevel"/>
    <w:tmpl w:val="DBB8A3F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1">
    <w:nsid w:val="31140DE0"/>
    <w:multiLevelType w:val="hybridMultilevel"/>
    <w:tmpl w:val="1834E4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4E03E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01FD"/>
    <w:rsid w:val="000069F4"/>
    <w:rsid w:val="000547DC"/>
    <w:rsid w:val="00084DB8"/>
    <w:rsid w:val="00097DB1"/>
    <w:rsid w:val="000A0EAB"/>
    <w:rsid w:val="000D63EE"/>
    <w:rsid w:val="00115F24"/>
    <w:rsid w:val="00121018"/>
    <w:rsid w:val="00145D1C"/>
    <w:rsid w:val="00164BDE"/>
    <w:rsid w:val="001A2648"/>
    <w:rsid w:val="001B21E1"/>
    <w:rsid w:val="001D1FEE"/>
    <w:rsid w:val="001D753B"/>
    <w:rsid w:val="00216D39"/>
    <w:rsid w:val="00270840"/>
    <w:rsid w:val="0027227F"/>
    <w:rsid w:val="002755C8"/>
    <w:rsid w:val="002930BE"/>
    <w:rsid w:val="00347333"/>
    <w:rsid w:val="00364D27"/>
    <w:rsid w:val="003A7D7C"/>
    <w:rsid w:val="003B0945"/>
    <w:rsid w:val="003B547E"/>
    <w:rsid w:val="003D29C3"/>
    <w:rsid w:val="00412BD2"/>
    <w:rsid w:val="004136A7"/>
    <w:rsid w:val="00465F5F"/>
    <w:rsid w:val="004670F8"/>
    <w:rsid w:val="0047033F"/>
    <w:rsid w:val="0048564A"/>
    <w:rsid w:val="004F6A21"/>
    <w:rsid w:val="00506C11"/>
    <w:rsid w:val="0051026B"/>
    <w:rsid w:val="00556B71"/>
    <w:rsid w:val="0056752E"/>
    <w:rsid w:val="00605513"/>
    <w:rsid w:val="00631C0A"/>
    <w:rsid w:val="00632654"/>
    <w:rsid w:val="00643DE8"/>
    <w:rsid w:val="00645485"/>
    <w:rsid w:val="00653095"/>
    <w:rsid w:val="006A3E69"/>
    <w:rsid w:val="006D482D"/>
    <w:rsid w:val="006D75EA"/>
    <w:rsid w:val="006E4BBA"/>
    <w:rsid w:val="00711BD7"/>
    <w:rsid w:val="00752EDB"/>
    <w:rsid w:val="0075733E"/>
    <w:rsid w:val="007C5E35"/>
    <w:rsid w:val="007C7605"/>
    <w:rsid w:val="007D5C09"/>
    <w:rsid w:val="008A78BF"/>
    <w:rsid w:val="008C14F0"/>
    <w:rsid w:val="008F0CBA"/>
    <w:rsid w:val="009025A2"/>
    <w:rsid w:val="00905E54"/>
    <w:rsid w:val="009242C3"/>
    <w:rsid w:val="0093168A"/>
    <w:rsid w:val="00937A54"/>
    <w:rsid w:val="009A019E"/>
    <w:rsid w:val="009A13E4"/>
    <w:rsid w:val="009D6303"/>
    <w:rsid w:val="009E6F7B"/>
    <w:rsid w:val="009F4773"/>
    <w:rsid w:val="00A0631D"/>
    <w:rsid w:val="00A24194"/>
    <w:rsid w:val="00A421F0"/>
    <w:rsid w:val="00A512D8"/>
    <w:rsid w:val="00A51FFA"/>
    <w:rsid w:val="00A53D22"/>
    <w:rsid w:val="00A606B1"/>
    <w:rsid w:val="00A62989"/>
    <w:rsid w:val="00A67812"/>
    <w:rsid w:val="00A70DE0"/>
    <w:rsid w:val="00A968CB"/>
    <w:rsid w:val="00AB0DF6"/>
    <w:rsid w:val="00B01FC0"/>
    <w:rsid w:val="00B46158"/>
    <w:rsid w:val="00B671EA"/>
    <w:rsid w:val="00B7369E"/>
    <w:rsid w:val="00B94879"/>
    <w:rsid w:val="00B9643B"/>
    <w:rsid w:val="00BB6A65"/>
    <w:rsid w:val="00BF5BBA"/>
    <w:rsid w:val="00C03707"/>
    <w:rsid w:val="00C42C82"/>
    <w:rsid w:val="00C50DF4"/>
    <w:rsid w:val="00CA7C7C"/>
    <w:rsid w:val="00CC17F2"/>
    <w:rsid w:val="00CC1C88"/>
    <w:rsid w:val="00CF0FDB"/>
    <w:rsid w:val="00CF19D7"/>
    <w:rsid w:val="00D03BB3"/>
    <w:rsid w:val="00D352DE"/>
    <w:rsid w:val="00D66D13"/>
    <w:rsid w:val="00D961B0"/>
    <w:rsid w:val="00DE6D7A"/>
    <w:rsid w:val="00E10DB9"/>
    <w:rsid w:val="00E36548"/>
    <w:rsid w:val="00E80B0E"/>
    <w:rsid w:val="00E925F6"/>
    <w:rsid w:val="00E953D7"/>
    <w:rsid w:val="00EA29C6"/>
    <w:rsid w:val="00ED26B4"/>
    <w:rsid w:val="00ED6F27"/>
    <w:rsid w:val="00EF26FE"/>
    <w:rsid w:val="00F01D00"/>
    <w:rsid w:val="00F27BB3"/>
    <w:rsid w:val="00F60D1C"/>
    <w:rsid w:val="00FE01FD"/>
    <w:rsid w:val="00FE2E82"/>
    <w:rsid w:val="00FF4C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7B81C2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01FD"/>
    <w:pPr>
      <w:spacing w:before="120" w:after="120"/>
      <w:jc w:val="both"/>
    </w:pPr>
  </w:style>
  <w:style w:type="paragraph" w:styleId="Heading1">
    <w:name w:val="heading 1"/>
    <w:basedOn w:val="Normal"/>
    <w:next w:val="Normal"/>
    <w:link w:val="Heading1Char"/>
    <w:uiPriority w:val="9"/>
    <w:qFormat/>
    <w:rsid w:val="00FE01FD"/>
    <w:pPr>
      <w:keepNext/>
      <w:keepLines/>
      <w:numPr>
        <w:numId w:val="9"/>
      </w:numPr>
      <w:spacing w:before="480"/>
      <w:outlineLvl w:val="0"/>
    </w:pPr>
    <w:rPr>
      <w:rFonts w:asciiTheme="majorHAnsi" w:eastAsiaTheme="majorEastAsia" w:hAnsiTheme="majorHAnsi" w:cstheme="majorBidi"/>
      <w:b/>
      <w:bCs/>
      <w:color w:val="000000" w:themeColor="accent1" w:themeShade="B5"/>
      <w:sz w:val="32"/>
      <w:szCs w:val="32"/>
    </w:rPr>
  </w:style>
  <w:style w:type="paragraph" w:styleId="Heading2">
    <w:name w:val="heading 2"/>
    <w:basedOn w:val="Normal"/>
    <w:next w:val="Normal"/>
    <w:link w:val="Heading2Char"/>
    <w:uiPriority w:val="9"/>
    <w:unhideWhenUsed/>
    <w:qFormat/>
    <w:rsid w:val="00FE01FD"/>
    <w:pPr>
      <w:keepNext/>
      <w:keepLines/>
      <w:numPr>
        <w:ilvl w:val="1"/>
        <w:numId w:val="9"/>
      </w:numPr>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semiHidden/>
    <w:unhideWhenUsed/>
    <w:qFormat/>
    <w:rsid w:val="00EA29C6"/>
    <w:pPr>
      <w:keepNext/>
      <w:keepLines/>
      <w:spacing w:before="200" w:after="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semiHidden/>
    <w:unhideWhenUsed/>
    <w:qFormat/>
    <w:rsid w:val="00FE01FD"/>
    <w:pPr>
      <w:keepNext/>
      <w:keepLines/>
      <w:numPr>
        <w:ilvl w:val="3"/>
        <w:numId w:val="9"/>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FE01FD"/>
    <w:pPr>
      <w:keepNext/>
      <w:keepLines/>
      <w:numPr>
        <w:ilvl w:val="4"/>
        <w:numId w:val="9"/>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FE01FD"/>
    <w:pPr>
      <w:keepNext/>
      <w:keepLines/>
      <w:numPr>
        <w:ilvl w:val="5"/>
        <w:numId w:val="9"/>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FE01FD"/>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E01FD"/>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E01FD"/>
    <w:pPr>
      <w:keepNext/>
      <w:keepLines/>
      <w:numPr>
        <w:ilvl w:val="8"/>
        <w:numId w:val="21"/>
      </w:numPr>
      <w:tabs>
        <w:tab w:val="clear" w:pos="360"/>
      </w:tab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basedOn w:val="NoSpacing"/>
    <w:qFormat/>
    <w:rsid w:val="00FE01FD"/>
    <w:pPr>
      <w:ind w:left="432" w:hanging="432"/>
    </w:pPr>
  </w:style>
  <w:style w:type="paragraph" w:styleId="NoSpacing">
    <w:name w:val="No Spacing"/>
    <w:uiPriority w:val="1"/>
    <w:qFormat/>
    <w:rsid w:val="00FE01FD"/>
    <w:pPr>
      <w:jc w:val="both"/>
    </w:pPr>
  </w:style>
  <w:style w:type="paragraph" w:customStyle="1" w:styleId="UnnumberedHeading">
    <w:name w:val="Unnumbered Heading"/>
    <w:basedOn w:val="Heading1"/>
    <w:next w:val="Normal"/>
    <w:qFormat/>
    <w:rsid w:val="00FE01FD"/>
    <w:pPr>
      <w:numPr>
        <w:numId w:val="0"/>
      </w:numPr>
    </w:pPr>
  </w:style>
  <w:style w:type="character" w:customStyle="1" w:styleId="Heading1Char">
    <w:name w:val="Heading 1 Char"/>
    <w:basedOn w:val="DefaultParagraphFont"/>
    <w:link w:val="Heading1"/>
    <w:uiPriority w:val="9"/>
    <w:rsid w:val="00FE01FD"/>
    <w:rPr>
      <w:rFonts w:asciiTheme="majorHAnsi" w:eastAsiaTheme="majorEastAsia" w:hAnsiTheme="majorHAnsi" w:cstheme="majorBidi"/>
      <w:b/>
      <w:bCs/>
      <w:color w:val="000000" w:themeColor="accent1" w:themeShade="B5"/>
      <w:sz w:val="32"/>
      <w:szCs w:val="32"/>
    </w:rPr>
  </w:style>
  <w:style w:type="character" w:customStyle="1" w:styleId="Heading2Char">
    <w:name w:val="Heading 2 Char"/>
    <w:basedOn w:val="DefaultParagraphFont"/>
    <w:link w:val="Heading2"/>
    <w:uiPriority w:val="9"/>
    <w:rsid w:val="00FE01FD"/>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semiHidden/>
    <w:rsid w:val="00EA29C6"/>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semiHidden/>
    <w:rsid w:val="00FE01FD"/>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FE01FD"/>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FE01FD"/>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FE01F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E01F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E01FD"/>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
    <w:semiHidden/>
    <w:unhideWhenUsed/>
    <w:qFormat/>
    <w:rsid w:val="00FE01FD"/>
    <w:pPr>
      <w:spacing w:before="0" w:after="0"/>
    </w:pPr>
    <w:rPr>
      <w:sz w:val="20"/>
    </w:rPr>
  </w:style>
  <w:style w:type="character" w:customStyle="1" w:styleId="FootnoteTextChar">
    <w:name w:val="Footnote Text Char"/>
    <w:basedOn w:val="DefaultParagraphFont"/>
    <w:link w:val="FootnoteText"/>
    <w:uiPriority w:val="9"/>
    <w:semiHidden/>
    <w:rsid w:val="00FE01FD"/>
    <w:rPr>
      <w:sz w:val="20"/>
    </w:rPr>
  </w:style>
  <w:style w:type="paragraph" w:styleId="Title">
    <w:name w:val="Title"/>
    <w:basedOn w:val="Normal"/>
    <w:next w:val="Normal"/>
    <w:link w:val="TitleChar"/>
    <w:uiPriority w:val="10"/>
    <w:qFormat/>
    <w:rsid w:val="00FE01FD"/>
    <w:pPr>
      <w:pBdr>
        <w:bottom w:val="single" w:sz="8" w:space="4" w:color="000000" w:themeColor="accent1"/>
      </w:pBdr>
      <w:spacing w:after="300"/>
      <w:contextualSpacing/>
    </w:pPr>
    <w:rPr>
      <w:rFonts w:asciiTheme="majorHAnsi" w:eastAsiaTheme="majorEastAsia" w:hAnsiTheme="majorHAnsi" w:cstheme="majorBidi"/>
      <w:b/>
      <w:color w:val="123224" w:themeColor="text2" w:themeShade="BF"/>
      <w:spacing w:val="5"/>
      <w:kern w:val="28"/>
      <w:sz w:val="32"/>
      <w:szCs w:val="52"/>
    </w:rPr>
  </w:style>
  <w:style w:type="character" w:customStyle="1" w:styleId="TitleChar">
    <w:name w:val="Title Char"/>
    <w:basedOn w:val="DefaultParagraphFont"/>
    <w:link w:val="Title"/>
    <w:uiPriority w:val="10"/>
    <w:rsid w:val="00FE01FD"/>
    <w:rPr>
      <w:rFonts w:asciiTheme="majorHAnsi" w:eastAsiaTheme="majorEastAsia" w:hAnsiTheme="majorHAnsi" w:cstheme="majorBidi"/>
      <w:b/>
      <w:color w:val="123224" w:themeColor="text2" w:themeShade="BF"/>
      <w:spacing w:val="5"/>
      <w:kern w:val="28"/>
      <w:sz w:val="32"/>
      <w:szCs w:val="52"/>
    </w:rPr>
  </w:style>
  <w:style w:type="paragraph" w:styleId="Subtitle">
    <w:name w:val="Subtitle"/>
    <w:basedOn w:val="Normal"/>
    <w:next w:val="Normal"/>
    <w:link w:val="SubtitleChar"/>
    <w:uiPriority w:val="11"/>
    <w:qFormat/>
    <w:rsid w:val="00FE01FD"/>
    <w:pPr>
      <w:numPr>
        <w:ilvl w:val="1"/>
      </w:numPr>
    </w:pPr>
    <w:rPr>
      <w:rFonts w:asciiTheme="majorHAnsi" w:eastAsiaTheme="majorEastAsia" w:hAnsiTheme="majorHAnsi" w:cstheme="majorBidi"/>
      <w:i/>
      <w:iCs/>
      <w:color w:val="000000" w:themeColor="accent1"/>
      <w:spacing w:val="15"/>
    </w:rPr>
  </w:style>
  <w:style w:type="character" w:customStyle="1" w:styleId="SubtitleChar">
    <w:name w:val="Subtitle Char"/>
    <w:basedOn w:val="DefaultParagraphFont"/>
    <w:link w:val="Subtitle"/>
    <w:uiPriority w:val="11"/>
    <w:rsid w:val="00FE01FD"/>
    <w:rPr>
      <w:rFonts w:asciiTheme="majorHAnsi" w:eastAsiaTheme="majorEastAsia" w:hAnsiTheme="majorHAnsi" w:cstheme="majorBidi"/>
      <w:i/>
      <w:iCs/>
      <w:color w:val="000000" w:themeColor="accent1"/>
      <w:spacing w:val="15"/>
    </w:rPr>
  </w:style>
  <w:style w:type="paragraph" w:styleId="Header">
    <w:name w:val="header"/>
    <w:basedOn w:val="Normal"/>
    <w:link w:val="HeaderChar"/>
    <w:uiPriority w:val="99"/>
    <w:unhideWhenUsed/>
    <w:rsid w:val="00E80B0E"/>
    <w:pPr>
      <w:tabs>
        <w:tab w:val="center" w:pos="4320"/>
        <w:tab w:val="right" w:pos="8640"/>
      </w:tabs>
      <w:spacing w:before="0" w:after="0"/>
    </w:pPr>
  </w:style>
  <w:style w:type="character" w:customStyle="1" w:styleId="HeaderChar">
    <w:name w:val="Header Char"/>
    <w:basedOn w:val="DefaultParagraphFont"/>
    <w:link w:val="Header"/>
    <w:uiPriority w:val="99"/>
    <w:rsid w:val="00E80B0E"/>
  </w:style>
  <w:style w:type="paragraph" w:styleId="Footer">
    <w:name w:val="footer"/>
    <w:basedOn w:val="Normal"/>
    <w:link w:val="FooterChar"/>
    <w:uiPriority w:val="99"/>
    <w:unhideWhenUsed/>
    <w:rsid w:val="00E80B0E"/>
    <w:pPr>
      <w:tabs>
        <w:tab w:val="center" w:pos="4320"/>
        <w:tab w:val="right" w:pos="8640"/>
      </w:tabs>
      <w:spacing w:before="0" w:after="0"/>
    </w:pPr>
  </w:style>
  <w:style w:type="character" w:customStyle="1" w:styleId="FooterChar">
    <w:name w:val="Footer Char"/>
    <w:basedOn w:val="DefaultParagraphFont"/>
    <w:link w:val="Footer"/>
    <w:uiPriority w:val="99"/>
    <w:rsid w:val="00E80B0E"/>
  </w:style>
  <w:style w:type="character" w:styleId="PageNumber">
    <w:name w:val="page number"/>
    <w:basedOn w:val="DefaultParagraphFont"/>
    <w:uiPriority w:val="99"/>
    <w:semiHidden/>
    <w:unhideWhenUsed/>
    <w:rsid w:val="00E80B0E"/>
  </w:style>
  <w:style w:type="paragraph" w:styleId="ListParagraph">
    <w:name w:val="List Paragraph"/>
    <w:basedOn w:val="Normal"/>
    <w:uiPriority w:val="34"/>
    <w:qFormat/>
    <w:rsid w:val="00347333"/>
    <w:pPr>
      <w:ind w:left="864" w:hanging="432"/>
      <w:contextualSpacing/>
    </w:pPr>
  </w:style>
  <w:style w:type="character" w:styleId="PlaceholderText">
    <w:name w:val="Placeholder Text"/>
    <w:basedOn w:val="DefaultParagraphFont"/>
    <w:uiPriority w:val="99"/>
    <w:semiHidden/>
    <w:rsid w:val="00CA7C7C"/>
    <w:rPr>
      <w:color w:val="808080"/>
    </w:rPr>
  </w:style>
  <w:style w:type="paragraph" w:styleId="NormalWeb">
    <w:name w:val="Normal (Web)"/>
    <w:basedOn w:val="Normal"/>
    <w:uiPriority w:val="99"/>
    <w:unhideWhenUsed/>
    <w:rsid w:val="004136A7"/>
    <w:pPr>
      <w:spacing w:before="100" w:beforeAutospacing="1" w:after="100" w:afterAutospacing="1"/>
      <w:jc w:val="left"/>
    </w:pPr>
    <w:rPr>
      <w:rFonts w:ascii="Times" w:hAnsi="Times" w:cs="Times New Roman"/>
      <w:sz w:val="20"/>
      <w:szCs w:val="20"/>
    </w:rPr>
  </w:style>
  <w:style w:type="paragraph" w:styleId="BalloonText">
    <w:name w:val="Balloon Text"/>
    <w:basedOn w:val="Normal"/>
    <w:link w:val="BalloonTextChar"/>
    <w:uiPriority w:val="99"/>
    <w:semiHidden/>
    <w:unhideWhenUsed/>
    <w:rsid w:val="00EA29C6"/>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29C6"/>
    <w:rPr>
      <w:rFonts w:ascii="Lucida Grande" w:hAnsi="Lucida Grande" w:cs="Lucida Grande"/>
      <w:sz w:val="18"/>
      <w:szCs w:val="18"/>
    </w:rPr>
  </w:style>
  <w:style w:type="character" w:styleId="CommentReference">
    <w:name w:val="annotation reference"/>
    <w:basedOn w:val="DefaultParagraphFont"/>
    <w:uiPriority w:val="99"/>
    <w:semiHidden/>
    <w:unhideWhenUsed/>
    <w:rsid w:val="009E6F7B"/>
    <w:rPr>
      <w:sz w:val="18"/>
      <w:szCs w:val="18"/>
    </w:rPr>
  </w:style>
  <w:style w:type="paragraph" w:styleId="CommentText">
    <w:name w:val="annotation text"/>
    <w:basedOn w:val="Normal"/>
    <w:link w:val="CommentTextChar"/>
    <w:uiPriority w:val="99"/>
    <w:semiHidden/>
    <w:unhideWhenUsed/>
    <w:rsid w:val="009E6F7B"/>
  </w:style>
  <w:style w:type="character" w:customStyle="1" w:styleId="CommentTextChar">
    <w:name w:val="Comment Text Char"/>
    <w:basedOn w:val="DefaultParagraphFont"/>
    <w:link w:val="CommentText"/>
    <w:uiPriority w:val="99"/>
    <w:semiHidden/>
    <w:rsid w:val="009E6F7B"/>
  </w:style>
  <w:style w:type="paragraph" w:styleId="CommentSubject">
    <w:name w:val="annotation subject"/>
    <w:basedOn w:val="CommentText"/>
    <w:next w:val="CommentText"/>
    <w:link w:val="CommentSubjectChar"/>
    <w:uiPriority w:val="99"/>
    <w:semiHidden/>
    <w:unhideWhenUsed/>
    <w:rsid w:val="009E6F7B"/>
    <w:rPr>
      <w:b/>
      <w:bCs/>
      <w:sz w:val="20"/>
      <w:szCs w:val="20"/>
    </w:rPr>
  </w:style>
  <w:style w:type="character" w:customStyle="1" w:styleId="CommentSubjectChar">
    <w:name w:val="Comment Subject Char"/>
    <w:basedOn w:val="CommentTextChar"/>
    <w:link w:val="CommentSubject"/>
    <w:uiPriority w:val="99"/>
    <w:semiHidden/>
    <w:rsid w:val="009E6F7B"/>
    <w:rPr>
      <w:b/>
      <w:bCs/>
      <w:sz w:val="20"/>
      <w:szCs w:val="20"/>
    </w:rPr>
  </w:style>
  <w:style w:type="character" w:styleId="Emphasis">
    <w:name w:val="Emphasis"/>
    <w:basedOn w:val="DefaultParagraphFont"/>
    <w:uiPriority w:val="20"/>
    <w:qFormat/>
    <w:rsid w:val="0027227F"/>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01FD"/>
    <w:pPr>
      <w:spacing w:before="120" w:after="120"/>
      <w:jc w:val="both"/>
    </w:pPr>
  </w:style>
  <w:style w:type="paragraph" w:styleId="Heading1">
    <w:name w:val="heading 1"/>
    <w:basedOn w:val="Normal"/>
    <w:next w:val="Normal"/>
    <w:link w:val="Heading1Char"/>
    <w:uiPriority w:val="9"/>
    <w:qFormat/>
    <w:rsid w:val="00FE01FD"/>
    <w:pPr>
      <w:keepNext/>
      <w:keepLines/>
      <w:numPr>
        <w:numId w:val="9"/>
      </w:numPr>
      <w:spacing w:before="480"/>
      <w:outlineLvl w:val="0"/>
    </w:pPr>
    <w:rPr>
      <w:rFonts w:asciiTheme="majorHAnsi" w:eastAsiaTheme="majorEastAsia" w:hAnsiTheme="majorHAnsi" w:cstheme="majorBidi"/>
      <w:b/>
      <w:bCs/>
      <w:color w:val="000000" w:themeColor="accent1" w:themeShade="B5"/>
      <w:sz w:val="32"/>
      <w:szCs w:val="32"/>
    </w:rPr>
  </w:style>
  <w:style w:type="paragraph" w:styleId="Heading2">
    <w:name w:val="heading 2"/>
    <w:basedOn w:val="Normal"/>
    <w:next w:val="Normal"/>
    <w:link w:val="Heading2Char"/>
    <w:uiPriority w:val="9"/>
    <w:unhideWhenUsed/>
    <w:qFormat/>
    <w:rsid w:val="00FE01FD"/>
    <w:pPr>
      <w:keepNext/>
      <w:keepLines/>
      <w:numPr>
        <w:ilvl w:val="1"/>
        <w:numId w:val="9"/>
      </w:numPr>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semiHidden/>
    <w:unhideWhenUsed/>
    <w:qFormat/>
    <w:rsid w:val="00EA29C6"/>
    <w:pPr>
      <w:keepNext/>
      <w:keepLines/>
      <w:spacing w:before="200" w:after="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semiHidden/>
    <w:unhideWhenUsed/>
    <w:qFormat/>
    <w:rsid w:val="00FE01FD"/>
    <w:pPr>
      <w:keepNext/>
      <w:keepLines/>
      <w:numPr>
        <w:ilvl w:val="3"/>
        <w:numId w:val="9"/>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FE01FD"/>
    <w:pPr>
      <w:keepNext/>
      <w:keepLines/>
      <w:numPr>
        <w:ilvl w:val="4"/>
        <w:numId w:val="9"/>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FE01FD"/>
    <w:pPr>
      <w:keepNext/>
      <w:keepLines/>
      <w:numPr>
        <w:ilvl w:val="5"/>
        <w:numId w:val="9"/>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FE01FD"/>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E01FD"/>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E01FD"/>
    <w:pPr>
      <w:keepNext/>
      <w:keepLines/>
      <w:numPr>
        <w:ilvl w:val="8"/>
        <w:numId w:val="21"/>
      </w:numPr>
      <w:tabs>
        <w:tab w:val="clear" w:pos="360"/>
      </w:tab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basedOn w:val="NoSpacing"/>
    <w:qFormat/>
    <w:rsid w:val="00FE01FD"/>
    <w:pPr>
      <w:ind w:left="432" w:hanging="432"/>
    </w:pPr>
  </w:style>
  <w:style w:type="paragraph" w:styleId="NoSpacing">
    <w:name w:val="No Spacing"/>
    <w:uiPriority w:val="1"/>
    <w:qFormat/>
    <w:rsid w:val="00FE01FD"/>
    <w:pPr>
      <w:jc w:val="both"/>
    </w:pPr>
  </w:style>
  <w:style w:type="paragraph" w:customStyle="1" w:styleId="UnnumberedHeading">
    <w:name w:val="Unnumbered Heading"/>
    <w:basedOn w:val="Heading1"/>
    <w:next w:val="Normal"/>
    <w:qFormat/>
    <w:rsid w:val="00FE01FD"/>
    <w:pPr>
      <w:numPr>
        <w:numId w:val="0"/>
      </w:numPr>
    </w:pPr>
  </w:style>
  <w:style w:type="character" w:customStyle="1" w:styleId="Heading1Char">
    <w:name w:val="Heading 1 Char"/>
    <w:basedOn w:val="DefaultParagraphFont"/>
    <w:link w:val="Heading1"/>
    <w:uiPriority w:val="9"/>
    <w:rsid w:val="00FE01FD"/>
    <w:rPr>
      <w:rFonts w:asciiTheme="majorHAnsi" w:eastAsiaTheme="majorEastAsia" w:hAnsiTheme="majorHAnsi" w:cstheme="majorBidi"/>
      <w:b/>
      <w:bCs/>
      <w:color w:val="000000" w:themeColor="accent1" w:themeShade="B5"/>
      <w:sz w:val="32"/>
      <w:szCs w:val="32"/>
    </w:rPr>
  </w:style>
  <w:style w:type="character" w:customStyle="1" w:styleId="Heading2Char">
    <w:name w:val="Heading 2 Char"/>
    <w:basedOn w:val="DefaultParagraphFont"/>
    <w:link w:val="Heading2"/>
    <w:uiPriority w:val="9"/>
    <w:rsid w:val="00FE01FD"/>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semiHidden/>
    <w:rsid w:val="00EA29C6"/>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semiHidden/>
    <w:rsid w:val="00FE01FD"/>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FE01FD"/>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FE01FD"/>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FE01F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E01F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E01FD"/>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
    <w:semiHidden/>
    <w:unhideWhenUsed/>
    <w:qFormat/>
    <w:rsid w:val="00FE01FD"/>
    <w:pPr>
      <w:spacing w:before="0" w:after="0"/>
    </w:pPr>
    <w:rPr>
      <w:sz w:val="20"/>
    </w:rPr>
  </w:style>
  <w:style w:type="character" w:customStyle="1" w:styleId="FootnoteTextChar">
    <w:name w:val="Footnote Text Char"/>
    <w:basedOn w:val="DefaultParagraphFont"/>
    <w:link w:val="FootnoteText"/>
    <w:uiPriority w:val="9"/>
    <w:semiHidden/>
    <w:rsid w:val="00FE01FD"/>
    <w:rPr>
      <w:sz w:val="20"/>
    </w:rPr>
  </w:style>
  <w:style w:type="paragraph" w:styleId="Title">
    <w:name w:val="Title"/>
    <w:basedOn w:val="Normal"/>
    <w:next w:val="Normal"/>
    <w:link w:val="TitleChar"/>
    <w:uiPriority w:val="10"/>
    <w:qFormat/>
    <w:rsid w:val="00FE01FD"/>
    <w:pPr>
      <w:pBdr>
        <w:bottom w:val="single" w:sz="8" w:space="4" w:color="000000" w:themeColor="accent1"/>
      </w:pBdr>
      <w:spacing w:after="300"/>
      <w:contextualSpacing/>
    </w:pPr>
    <w:rPr>
      <w:rFonts w:asciiTheme="majorHAnsi" w:eastAsiaTheme="majorEastAsia" w:hAnsiTheme="majorHAnsi" w:cstheme="majorBidi"/>
      <w:b/>
      <w:color w:val="123224" w:themeColor="text2" w:themeShade="BF"/>
      <w:spacing w:val="5"/>
      <w:kern w:val="28"/>
      <w:sz w:val="32"/>
      <w:szCs w:val="52"/>
    </w:rPr>
  </w:style>
  <w:style w:type="character" w:customStyle="1" w:styleId="TitleChar">
    <w:name w:val="Title Char"/>
    <w:basedOn w:val="DefaultParagraphFont"/>
    <w:link w:val="Title"/>
    <w:uiPriority w:val="10"/>
    <w:rsid w:val="00FE01FD"/>
    <w:rPr>
      <w:rFonts w:asciiTheme="majorHAnsi" w:eastAsiaTheme="majorEastAsia" w:hAnsiTheme="majorHAnsi" w:cstheme="majorBidi"/>
      <w:b/>
      <w:color w:val="123224" w:themeColor="text2" w:themeShade="BF"/>
      <w:spacing w:val="5"/>
      <w:kern w:val="28"/>
      <w:sz w:val="32"/>
      <w:szCs w:val="52"/>
    </w:rPr>
  </w:style>
  <w:style w:type="paragraph" w:styleId="Subtitle">
    <w:name w:val="Subtitle"/>
    <w:basedOn w:val="Normal"/>
    <w:next w:val="Normal"/>
    <w:link w:val="SubtitleChar"/>
    <w:uiPriority w:val="11"/>
    <w:qFormat/>
    <w:rsid w:val="00FE01FD"/>
    <w:pPr>
      <w:numPr>
        <w:ilvl w:val="1"/>
      </w:numPr>
    </w:pPr>
    <w:rPr>
      <w:rFonts w:asciiTheme="majorHAnsi" w:eastAsiaTheme="majorEastAsia" w:hAnsiTheme="majorHAnsi" w:cstheme="majorBidi"/>
      <w:i/>
      <w:iCs/>
      <w:color w:val="000000" w:themeColor="accent1"/>
      <w:spacing w:val="15"/>
    </w:rPr>
  </w:style>
  <w:style w:type="character" w:customStyle="1" w:styleId="SubtitleChar">
    <w:name w:val="Subtitle Char"/>
    <w:basedOn w:val="DefaultParagraphFont"/>
    <w:link w:val="Subtitle"/>
    <w:uiPriority w:val="11"/>
    <w:rsid w:val="00FE01FD"/>
    <w:rPr>
      <w:rFonts w:asciiTheme="majorHAnsi" w:eastAsiaTheme="majorEastAsia" w:hAnsiTheme="majorHAnsi" w:cstheme="majorBidi"/>
      <w:i/>
      <w:iCs/>
      <w:color w:val="000000" w:themeColor="accent1"/>
      <w:spacing w:val="15"/>
    </w:rPr>
  </w:style>
  <w:style w:type="paragraph" w:styleId="Header">
    <w:name w:val="header"/>
    <w:basedOn w:val="Normal"/>
    <w:link w:val="HeaderChar"/>
    <w:uiPriority w:val="99"/>
    <w:unhideWhenUsed/>
    <w:rsid w:val="00E80B0E"/>
    <w:pPr>
      <w:tabs>
        <w:tab w:val="center" w:pos="4320"/>
        <w:tab w:val="right" w:pos="8640"/>
      </w:tabs>
      <w:spacing w:before="0" w:after="0"/>
    </w:pPr>
  </w:style>
  <w:style w:type="character" w:customStyle="1" w:styleId="HeaderChar">
    <w:name w:val="Header Char"/>
    <w:basedOn w:val="DefaultParagraphFont"/>
    <w:link w:val="Header"/>
    <w:uiPriority w:val="99"/>
    <w:rsid w:val="00E80B0E"/>
  </w:style>
  <w:style w:type="paragraph" w:styleId="Footer">
    <w:name w:val="footer"/>
    <w:basedOn w:val="Normal"/>
    <w:link w:val="FooterChar"/>
    <w:uiPriority w:val="99"/>
    <w:unhideWhenUsed/>
    <w:rsid w:val="00E80B0E"/>
    <w:pPr>
      <w:tabs>
        <w:tab w:val="center" w:pos="4320"/>
        <w:tab w:val="right" w:pos="8640"/>
      </w:tabs>
      <w:spacing w:before="0" w:after="0"/>
    </w:pPr>
  </w:style>
  <w:style w:type="character" w:customStyle="1" w:styleId="FooterChar">
    <w:name w:val="Footer Char"/>
    <w:basedOn w:val="DefaultParagraphFont"/>
    <w:link w:val="Footer"/>
    <w:uiPriority w:val="99"/>
    <w:rsid w:val="00E80B0E"/>
  </w:style>
  <w:style w:type="character" w:styleId="PageNumber">
    <w:name w:val="page number"/>
    <w:basedOn w:val="DefaultParagraphFont"/>
    <w:uiPriority w:val="99"/>
    <w:semiHidden/>
    <w:unhideWhenUsed/>
    <w:rsid w:val="00E80B0E"/>
  </w:style>
  <w:style w:type="paragraph" w:styleId="ListParagraph">
    <w:name w:val="List Paragraph"/>
    <w:basedOn w:val="Normal"/>
    <w:uiPriority w:val="34"/>
    <w:qFormat/>
    <w:rsid w:val="00347333"/>
    <w:pPr>
      <w:ind w:left="864" w:hanging="432"/>
      <w:contextualSpacing/>
    </w:pPr>
  </w:style>
  <w:style w:type="character" w:styleId="PlaceholderText">
    <w:name w:val="Placeholder Text"/>
    <w:basedOn w:val="DefaultParagraphFont"/>
    <w:uiPriority w:val="99"/>
    <w:semiHidden/>
    <w:rsid w:val="00CA7C7C"/>
    <w:rPr>
      <w:color w:val="808080"/>
    </w:rPr>
  </w:style>
  <w:style w:type="paragraph" w:styleId="NormalWeb">
    <w:name w:val="Normal (Web)"/>
    <w:basedOn w:val="Normal"/>
    <w:uiPriority w:val="99"/>
    <w:unhideWhenUsed/>
    <w:rsid w:val="004136A7"/>
    <w:pPr>
      <w:spacing w:before="100" w:beforeAutospacing="1" w:after="100" w:afterAutospacing="1"/>
      <w:jc w:val="left"/>
    </w:pPr>
    <w:rPr>
      <w:rFonts w:ascii="Times" w:hAnsi="Times" w:cs="Times New Roman"/>
      <w:sz w:val="20"/>
      <w:szCs w:val="20"/>
    </w:rPr>
  </w:style>
  <w:style w:type="paragraph" w:styleId="BalloonText">
    <w:name w:val="Balloon Text"/>
    <w:basedOn w:val="Normal"/>
    <w:link w:val="BalloonTextChar"/>
    <w:uiPriority w:val="99"/>
    <w:semiHidden/>
    <w:unhideWhenUsed/>
    <w:rsid w:val="00EA29C6"/>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29C6"/>
    <w:rPr>
      <w:rFonts w:ascii="Lucida Grande" w:hAnsi="Lucida Grande" w:cs="Lucida Grande"/>
      <w:sz w:val="18"/>
      <w:szCs w:val="18"/>
    </w:rPr>
  </w:style>
  <w:style w:type="character" w:styleId="CommentReference">
    <w:name w:val="annotation reference"/>
    <w:basedOn w:val="DefaultParagraphFont"/>
    <w:uiPriority w:val="99"/>
    <w:semiHidden/>
    <w:unhideWhenUsed/>
    <w:rsid w:val="009E6F7B"/>
    <w:rPr>
      <w:sz w:val="18"/>
      <w:szCs w:val="18"/>
    </w:rPr>
  </w:style>
  <w:style w:type="paragraph" w:styleId="CommentText">
    <w:name w:val="annotation text"/>
    <w:basedOn w:val="Normal"/>
    <w:link w:val="CommentTextChar"/>
    <w:uiPriority w:val="99"/>
    <w:semiHidden/>
    <w:unhideWhenUsed/>
    <w:rsid w:val="009E6F7B"/>
  </w:style>
  <w:style w:type="character" w:customStyle="1" w:styleId="CommentTextChar">
    <w:name w:val="Comment Text Char"/>
    <w:basedOn w:val="DefaultParagraphFont"/>
    <w:link w:val="CommentText"/>
    <w:uiPriority w:val="99"/>
    <w:semiHidden/>
    <w:rsid w:val="009E6F7B"/>
  </w:style>
  <w:style w:type="paragraph" w:styleId="CommentSubject">
    <w:name w:val="annotation subject"/>
    <w:basedOn w:val="CommentText"/>
    <w:next w:val="CommentText"/>
    <w:link w:val="CommentSubjectChar"/>
    <w:uiPriority w:val="99"/>
    <w:semiHidden/>
    <w:unhideWhenUsed/>
    <w:rsid w:val="009E6F7B"/>
    <w:rPr>
      <w:b/>
      <w:bCs/>
      <w:sz w:val="20"/>
      <w:szCs w:val="20"/>
    </w:rPr>
  </w:style>
  <w:style w:type="character" w:customStyle="1" w:styleId="CommentSubjectChar">
    <w:name w:val="Comment Subject Char"/>
    <w:basedOn w:val="CommentTextChar"/>
    <w:link w:val="CommentSubject"/>
    <w:uiPriority w:val="99"/>
    <w:semiHidden/>
    <w:rsid w:val="009E6F7B"/>
    <w:rPr>
      <w:b/>
      <w:bCs/>
      <w:sz w:val="20"/>
      <w:szCs w:val="20"/>
    </w:rPr>
  </w:style>
  <w:style w:type="character" w:styleId="Emphasis">
    <w:name w:val="Emphasis"/>
    <w:basedOn w:val="DefaultParagraphFont"/>
    <w:uiPriority w:val="20"/>
    <w:qFormat/>
    <w:rsid w:val="0027227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8015921">
      <w:bodyDiv w:val="1"/>
      <w:marLeft w:val="0"/>
      <w:marRight w:val="0"/>
      <w:marTop w:val="0"/>
      <w:marBottom w:val="0"/>
      <w:divBdr>
        <w:top w:val="none" w:sz="0" w:space="0" w:color="auto"/>
        <w:left w:val="none" w:sz="0" w:space="0" w:color="auto"/>
        <w:bottom w:val="none" w:sz="0" w:space="0" w:color="auto"/>
        <w:right w:val="none" w:sz="0" w:space="0" w:color="auto"/>
      </w:divBdr>
      <w:divsChild>
        <w:div w:id="784038586">
          <w:marLeft w:val="0"/>
          <w:marRight w:val="0"/>
          <w:marTop w:val="0"/>
          <w:marBottom w:val="0"/>
          <w:divBdr>
            <w:top w:val="none" w:sz="0" w:space="0" w:color="auto"/>
            <w:left w:val="none" w:sz="0" w:space="0" w:color="auto"/>
            <w:bottom w:val="none" w:sz="0" w:space="0" w:color="auto"/>
            <w:right w:val="none" w:sz="0" w:space="0" w:color="auto"/>
          </w:divBdr>
          <w:divsChild>
            <w:div w:id="135949258">
              <w:marLeft w:val="0"/>
              <w:marRight w:val="0"/>
              <w:marTop w:val="0"/>
              <w:marBottom w:val="0"/>
              <w:divBdr>
                <w:top w:val="none" w:sz="0" w:space="0" w:color="auto"/>
                <w:left w:val="none" w:sz="0" w:space="0" w:color="auto"/>
                <w:bottom w:val="none" w:sz="0" w:space="0" w:color="auto"/>
                <w:right w:val="none" w:sz="0" w:space="0" w:color="auto"/>
              </w:divBdr>
              <w:divsChild>
                <w:div w:id="266932306">
                  <w:marLeft w:val="0"/>
                  <w:marRight w:val="0"/>
                  <w:marTop w:val="0"/>
                  <w:marBottom w:val="0"/>
                  <w:divBdr>
                    <w:top w:val="none" w:sz="0" w:space="0" w:color="auto"/>
                    <w:left w:val="none" w:sz="0" w:space="0" w:color="auto"/>
                    <w:bottom w:val="none" w:sz="0" w:space="0" w:color="auto"/>
                    <w:right w:val="none" w:sz="0" w:space="0" w:color="auto"/>
                  </w:divBdr>
                  <w:divsChild>
                    <w:div w:id="2101758607">
                      <w:marLeft w:val="0"/>
                      <w:marRight w:val="0"/>
                      <w:marTop w:val="0"/>
                      <w:marBottom w:val="0"/>
                      <w:divBdr>
                        <w:top w:val="none" w:sz="0" w:space="0" w:color="auto"/>
                        <w:left w:val="none" w:sz="0" w:space="0" w:color="auto"/>
                        <w:bottom w:val="none" w:sz="0" w:space="0" w:color="auto"/>
                        <w:right w:val="none" w:sz="0" w:space="0" w:color="auto"/>
                      </w:divBdr>
                      <w:divsChild>
                        <w:div w:id="1149706049">
                          <w:marLeft w:val="0"/>
                          <w:marRight w:val="0"/>
                          <w:marTop w:val="0"/>
                          <w:marBottom w:val="0"/>
                          <w:divBdr>
                            <w:top w:val="none" w:sz="0" w:space="0" w:color="auto"/>
                            <w:left w:val="none" w:sz="0" w:space="0" w:color="auto"/>
                            <w:bottom w:val="none" w:sz="0" w:space="0" w:color="auto"/>
                            <w:right w:val="none" w:sz="0" w:space="0" w:color="auto"/>
                          </w:divBdr>
                          <w:divsChild>
                            <w:div w:id="1419984634">
                              <w:marLeft w:val="0"/>
                              <w:marRight w:val="0"/>
                              <w:marTop w:val="0"/>
                              <w:marBottom w:val="0"/>
                              <w:divBdr>
                                <w:top w:val="none" w:sz="0" w:space="0" w:color="auto"/>
                                <w:left w:val="none" w:sz="0" w:space="0" w:color="auto"/>
                                <w:bottom w:val="none" w:sz="0" w:space="0" w:color="auto"/>
                                <w:right w:val="none" w:sz="0" w:space="0" w:color="auto"/>
                              </w:divBdr>
                              <w:divsChild>
                                <w:div w:id="794375128">
                                  <w:marLeft w:val="0"/>
                                  <w:marRight w:val="0"/>
                                  <w:marTop w:val="0"/>
                                  <w:marBottom w:val="0"/>
                                  <w:divBdr>
                                    <w:top w:val="none" w:sz="0" w:space="0" w:color="auto"/>
                                    <w:left w:val="none" w:sz="0" w:space="0" w:color="auto"/>
                                    <w:bottom w:val="none" w:sz="0" w:space="0" w:color="auto"/>
                                    <w:right w:val="none" w:sz="0" w:space="0" w:color="auto"/>
                                  </w:divBdr>
                                  <w:divsChild>
                                    <w:div w:id="1211923294">
                                      <w:marLeft w:val="0"/>
                                      <w:marRight w:val="0"/>
                                      <w:marTop w:val="0"/>
                                      <w:marBottom w:val="0"/>
                                      <w:divBdr>
                                        <w:top w:val="none" w:sz="0" w:space="0" w:color="auto"/>
                                        <w:left w:val="none" w:sz="0" w:space="0" w:color="auto"/>
                                        <w:bottom w:val="none" w:sz="0" w:space="0" w:color="auto"/>
                                        <w:right w:val="none" w:sz="0" w:space="0" w:color="auto"/>
                                      </w:divBdr>
                                      <w:divsChild>
                                        <w:div w:id="540440450">
                                          <w:marLeft w:val="0"/>
                                          <w:marRight w:val="0"/>
                                          <w:marTop w:val="0"/>
                                          <w:marBottom w:val="0"/>
                                          <w:divBdr>
                                            <w:top w:val="none" w:sz="0" w:space="0" w:color="auto"/>
                                            <w:left w:val="none" w:sz="0" w:space="0" w:color="auto"/>
                                            <w:bottom w:val="none" w:sz="0" w:space="0" w:color="auto"/>
                                            <w:right w:val="none" w:sz="0" w:space="0" w:color="auto"/>
                                          </w:divBdr>
                                          <w:divsChild>
                                            <w:div w:id="1790318790">
                                              <w:marLeft w:val="0"/>
                                              <w:marRight w:val="0"/>
                                              <w:marTop w:val="0"/>
                                              <w:marBottom w:val="0"/>
                                              <w:divBdr>
                                                <w:top w:val="none" w:sz="0" w:space="0" w:color="auto"/>
                                                <w:left w:val="none" w:sz="0" w:space="0" w:color="auto"/>
                                                <w:bottom w:val="none" w:sz="0" w:space="0" w:color="auto"/>
                                                <w:right w:val="none" w:sz="0" w:space="0" w:color="auto"/>
                                              </w:divBdr>
                                              <w:divsChild>
                                                <w:div w:id="1712260987">
                                                  <w:marLeft w:val="0"/>
                                                  <w:marRight w:val="0"/>
                                                  <w:marTop w:val="0"/>
                                                  <w:marBottom w:val="0"/>
                                                  <w:divBdr>
                                                    <w:top w:val="none" w:sz="0" w:space="0" w:color="auto"/>
                                                    <w:left w:val="none" w:sz="0" w:space="0" w:color="auto"/>
                                                    <w:bottom w:val="none" w:sz="0" w:space="0" w:color="auto"/>
                                                    <w:right w:val="none" w:sz="0" w:space="0" w:color="auto"/>
                                                  </w:divBdr>
                                                  <w:divsChild>
                                                    <w:div w:id="380439965">
                                                      <w:marLeft w:val="0"/>
                                                      <w:marRight w:val="0"/>
                                                      <w:marTop w:val="0"/>
                                                      <w:marBottom w:val="0"/>
                                                      <w:divBdr>
                                                        <w:top w:val="none" w:sz="0" w:space="0" w:color="auto"/>
                                                        <w:left w:val="none" w:sz="0" w:space="0" w:color="auto"/>
                                                        <w:bottom w:val="none" w:sz="0" w:space="0" w:color="auto"/>
                                                        <w:right w:val="none" w:sz="0" w:space="0" w:color="auto"/>
                                                      </w:divBdr>
                                                      <w:divsChild>
                                                        <w:div w:id="1367563910">
                                                          <w:marLeft w:val="0"/>
                                                          <w:marRight w:val="0"/>
                                                          <w:marTop w:val="0"/>
                                                          <w:marBottom w:val="0"/>
                                                          <w:divBdr>
                                                            <w:top w:val="none" w:sz="0" w:space="0" w:color="auto"/>
                                                            <w:left w:val="none" w:sz="0" w:space="0" w:color="auto"/>
                                                            <w:bottom w:val="none" w:sz="0" w:space="0" w:color="auto"/>
                                                            <w:right w:val="none" w:sz="0" w:space="0" w:color="auto"/>
                                                          </w:divBdr>
                                                          <w:divsChild>
                                                            <w:div w:id="1579902424">
                                                              <w:marLeft w:val="0"/>
                                                              <w:marRight w:val="0"/>
                                                              <w:marTop w:val="0"/>
                                                              <w:marBottom w:val="0"/>
                                                              <w:divBdr>
                                                                <w:top w:val="none" w:sz="0" w:space="0" w:color="auto"/>
                                                                <w:left w:val="none" w:sz="0" w:space="0" w:color="auto"/>
                                                                <w:bottom w:val="none" w:sz="0" w:space="0" w:color="auto"/>
                                                                <w:right w:val="none" w:sz="0" w:space="0" w:color="auto"/>
                                                              </w:divBdr>
                                                              <w:divsChild>
                                                                <w:div w:id="1798448134">
                                                                  <w:marLeft w:val="0"/>
                                                                  <w:marRight w:val="0"/>
                                                                  <w:marTop w:val="0"/>
                                                                  <w:marBottom w:val="0"/>
                                                                  <w:divBdr>
                                                                    <w:top w:val="none" w:sz="0" w:space="0" w:color="auto"/>
                                                                    <w:left w:val="none" w:sz="0" w:space="0" w:color="auto"/>
                                                                    <w:bottom w:val="none" w:sz="0" w:space="0" w:color="auto"/>
                                                                    <w:right w:val="none" w:sz="0" w:space="0" w:color="auto"/>
                                                                  </w:divBdr>
                                                                  <w:divsChild>
                                                                    <w:div w:id="1242983044">
                                                                      <w:marLeft w:val="0"/>
                                                                      <w:marRight w:val="0"/>
                                                                      <w:marTop w:val="0"/>
                                                                      <w:marBottom w:val="0"/>
                                                                      <w:divBdr>
                                                                        <w:top w:val="none" w:sz="0" w:space="0" w:color="auto"/>
                                                                        <w:left w:val="none" w:sz="0" w:space="0" w:color="auto"/>
                                                                        <w:bottom w:val="none" w:sz="0" w:space="0" w:color="auto"/>
                                                                        <w:right w:val="none" w:sz="0" w:space="0" w:color="auto"/>
                                                                      </w:divBdr>
                                                                      <w:divsChild>
                                                                        <w:div w:id="1327975694">
                                                                          <w:marLeft w:val="0"/>
                                                                          <w:marRight w:val="0"/>
                                                                          <w:marTop w:val="0"/>
                                                                          <w:marBottom w:val="0"/>
                                                                          <w:divBdr>
                                                                            <w:top w:val="none" w:sz="0" w:space="0" w:color="auto"/>
                                                                            <w:left w:val="none" w:sz="0" w:space="0" w:color="auto"/>
                                                                            <w:bottom w:val="none" w:sz="0" w:space="0" w:color="auto"/>
                                                                            <w:right w:val="none" w:sz="0" w:space="0" w:color="auto"/>
                                                                          </w:divBdr>
                                                                          <w:divsChild>
                                                                            <w:div w:id="1676418854">
                                                                              <w:marLeft w:val="0"/>
                                                                              <w:marRight w:val="0"/>
                                                                              <w:marTop w:val="0"/>
                                                                              <w:marBottom w:val="0"/>
                                                                              <w:divBdr>
                                                                                <w:top w:val="none" w:sz="0" w:space="0" w:color="auto"/>
                                                                                <w:left w:val="none" w:sz="0" w:space="0" w:color="auto"/>
                                                                                <w:bottom w:val="none" w:sz="0" w:space="0" w:color="auto"/>
                                                                                <w:right w:val="none" w:sz="0" w:space="0" w:color="auto"/>
                                                                              </w:divBdr>
                                                                              <w:divsChild>
                                                                                <w:div w:id="1892228106">
                                                                                  <w:marLeft w:val="0"/>
                                                                                  <w:marRight w:val="0"/>
                                                                                  <w:marTop w:val="0"/>
                                                                                  <w:marBottom w:val="0"/>
                                                                                  <w:divBdr>
                                                                                    <w:top w:val="none" w:sz="0" w:space="0" w:color="auto"/>
                                                                                    <w:left w:val="none" w:sz="0" w:space="0" w:color="auto"/>
                                                                                    <w:bottom w:val="none" w:sz="0" w:space="0" w:color="auto"/>
                                                                                    <w:right w:val="none" w:sz="0" w:space="0" w:color="auto"/>
                                                                                  </w:divBdr>
                                                                                  <w:divsChild>
                                                                                    <w:div w:id="44567713">
                                                                                      <w:marLeft w:val="0"/>
                                                                                      <w:marRight w:val="0"/>
                                                                                      <w:marTop w:val="0"/>
                                                                                      <w:marBottom w:val="0"/>
                                                                                      <w:divBdr>
                                                                                        <w:top w:val="none" w:sz="0" w:space="0" w:color="auto"/>
                                                                                        <w:left w:val="none" w:sz="0" w:space="0" w:color="auto"/>
                                                                                        <w:bottom w:val="none" w:sz="0" w:space="0" w:color="auto"/>
                                                                                        <w:right w:val="none" w:sz="0" w:space="0" w:color="auto"/>
                                                                                      </w:divBdr>
                                                                                      <w:divsChild>
                                                                                        <w:div w:id="94139191">
                                                                                          <w:marLeft w:val="0"/>
                                                                                          <w:marRight w:val="0"/>
                                                                                          <w:marTop w:val="0"/>
                                                                                          <w:marBottom w:val="0"/>
                                                                                          <w:divBdr>
                                                                                            <w:top w:val="none" w:sz="0" w:space="0" w:color="auto"/>
                                                                                            <w:left w:val="none" w:sz="0" w:space="0" w:color="auto"/>
                                                                                            <w:bottom w:val="none" w:sz="0" w:space="0" w:color="auto"/>
                                                                                            <w:right w:val="none" w:sz="0" w:space="0" w:color="auto"/>
                                                                                          </w:divBdr>
                                                                                          <w:divsChild>
                                                                                            <w:div w:id="335966108">
                                                                                              <w:marLeft w:val="0"/>
                                                                                              <w:marRight w:val="0"/>
                                                                                              <w:marTop w:val="0"/>
                                                                                              <w:marBottom w:val="0"/>
                                                                                              <w:divBdr>
                                                                                                <w:top w:val="none" w:sz="0" w:space="0" w:color="auto"/>
                                                                                                <w:left w:val="none" w:sz="0" w:space="0" w:color="auto"/>
                                                                                                <w:bottom w:val="none" w:sz="0" w:space="0" w:color="auto"/>
                                                                                                <w:right w:val="none" w:sz="0" w:space="0" w:color="auto"/>
                                                                                              </w:divBdr>
                                                                                              <w:divsChild>
                                                                                                <w:div w:id="1153254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Seriou">
  <a:themeElements>
    <a:clrScheme name="Serious">
      <a:dk1>
        <a:sysClr val="windowText" lastClr="000000"/>
      </a:dk1>
      <a:lt1>
        <a:sysClr val="window" lastClr="FFFFFF"/>
      </a:lt1>
      <a:dk2>
        <a:srgbClr val="194431"/>
      </a:dk2>
      <a:lt2>
        <a:srgbClr val="F0E6C3"/>
      </a:lt2>
      <a:accent1>
        <a:srgbClr val="000000"/>
      </a:accent1>
      <a:accent2>
        <a:srgbClr val="000000"/>
      </a:accent2>
      <a:accent3>
        <a:srgbClr val="666666"/>
      </a:accent3>
      <a:accent4>
        <a:srgbClr val="4B7594"/>
      </a:accent4>
      <a:accent5>
        <a:srgbClr val="800000"/>
      </a:accent5>
      <a:accent6>
        <a:srgbClr val="7E7E7E"/>
      </a:accent6>
      <a:hlink>
        <a:srgbClr val="4B7594"/>
      </a:hlink>
      <a:folHlink>
        <a:srgbClr val="4B7594"/>
      </a:folHlink>
    </a:clrScheme>
    <a:fontScheme name="Habitat">
      <a:majorFont>
        <a:latin typeface="Book Antiqua"/>
        <a:ea typeface=""/>
        <a:cs typeface=""/>
        <a:font script="Jpan" typeface="ＭＳ 明朝"/>
        <a:font script="Hans" typeface="宋体"/>
        <a:font script="Hant" typeface="新細明體"/>
      </a:majorFont>
      <a:minorFont>
        <a:latin typeface="Book Antiqua"/>
        <a:ea typeface=""/>
        <a:cs typeface=""/>
        <a:font script="Jpan" typeface="ＭＳ 明朝"/>
        <a:font script="Hans" typeface="宋体"/>
        <a:font script="Hant" typeface="新細明體"/>
      </a:minorFont>
    </a:fontScheme>
    <a:fmtScheme name="Habitat">
      <a:fillStyleLst>
        <a:solidFill>
          <a:schemeClr val="phClr"/>
        </a:solidFill>
        <a:blipFill rotWithShape="1">
          <a:blip xmlns:r="http://schemas.openxmlformats.org/officeDocument/2006/relationships" r:embed="rId1">
            <a:duotone>
              <a:schemeClr val="phClr">
                <a:shade val="10000"/>
                <a:satMod val="130000"/>
              </a:schemeClr>
              <a:schemeClr val="phClr">
                <a:satMod val="275000"/>
              </a:schemeClr>
            </a:duotone>
          </a:blip>
          <a:tile tx="0" ty="0" sx="40000" sy="40000" flip="none" algn="tl"/>
        </a:blipFill>
        <a:blipFill rotWithShape="1">
          <a:blip xmlns:r="http://schemas.openxmlformats.org/officeDocument/2006/relationships" r:embed="rId2">
            <a:duotone>
              <a:schemeClr val="phClr">
                <a:shade val="40000"/>
                <a:satMod val="130000"/>
              </a:schemeClr>
              <a:schemeClr val="phClr">
                <a:satMod val="275000"/>
              </a:schemeClr>
            </a:duotone>
          </a:blip>
          <a:stretch/>
        </a:blipFill>
      </a:fillStyleLst>
      <a:lnStyleLst>
        <a:ln w="12700" cap="flat" cmpd="sng" algn="ctr">
          <a:solidFill>
            <a:schemeClr val="phClr">
              <a:shade val="90000"/>
              <a:satMod val="105000"/>
            </a:schemeClr>
          </a:solidFill>
          <a:prstDash val="solid"/>
        </a:ln>
        <a:ln w="25400" cap="flat" cmpd="sng" algn="ctr">
          <a:solidFill>
            <a:schemeClr val="phClr">
              <a:shade val="80000"/>
            </a:schemeClr>
          </a:solidFill>
          <a:prstDash val="solid"/>
        </a:ln>
        <a:ln w="25400" cap="flat" cmpd="sng" algn="ctr">
          <a:solidFill>
            <a:schemeClr val="phClr">
              <a:shade val="70000"/>
            </a:schemeClr>
          </a:solidFill>
          <a:prstDash val="solid"/>
        </a:ln>
      </a:lnStyleLst>
      <a:effectStyleLst>
        <a:effectStyle>
          <a:effectLst/>
        </a:effectStyle>
        <a:effectStyle>
          <a:effectLst>
            <a:outerShdw blurRad="88900" dir="4200000" sx="105000" sy="105000" algn="t" rotWithShape="0">
              <a:srgbClr val="000000">
                <a:alpha val="40000"/>
              </a:srgbClr>
            </a:outerShdw>
          </a:effectLst>
        </a:effectStyle>
        <a:effectStyle>
          <a:effectLst>
            <a:innerShdw blurRad="76200" dist="25400" dir="13200000">
              <a:srgbClr val="000000">
                <a:alpha val="80000"/>
              </a:srgbClr>
            </a:innerShdw>
          </a:effectLst>
          <a:scene3d>
            <a:camera prst="orthographicFront">
              <a:rot lat="0" lon="0" rev="0"/>
            </a:camera>
            <a:lightRig rig="balanced" dir="t">
              <a:rot lat="0" lon="0" rev="19800000"/>
            </a:lightRig>
          </a:scene3d>
          <a:sp3d prstMaterial="softEdge">
            <a:bevelT w="0" h="0"/>
          </a:sp3d>
        </a:effectStyle>
      </a:effectStyleLst>
      <a:bgFillStyleLst>
        <a:blipFill rotWithShape="1">
          <a:blip xmlns:r="http://schemas.openxmlformats.org/officeDocument/2006/relationships" r:embed="rId3"/>
          <a:stretch/>
        </a:blipFill>
        <a:blipFill rotWithShape="1">
          <a:blip xmlns:r="http://schemas.openxmlformats.org/officeDocument/2006/relationships" r:embed="rId4"/>
          <a:stretch/>
        </a:blipFill>
        <a:blipFill rotWithShape="1">
          <a:blip xmlns:r="http://schemas.openxmlformats.org/officeDocument/2006/relationships" r:embed="rId5"/>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30E738-C562-D84E-8167-EF989BD7A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7</Pages>
  <Words>6595</Words>
  <Characters>37598</Characters>
  <Application>Microsoft Macintosh Word</Application>
  <DocSecurity>0</DocSecurity>
  <Lines>313</Lines>
  <Paragraphs>88</Paragraphs>
  <ScaleCrop>false</ScaleCrop>
  <Company>Parsons Brinckerhoff</Company>
  <LinksUpToDate>false</LinksUpToDate>
  <CharactersWithSpaces>44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y Macfarlane</dc:creator>
  <cp:keywords/>
  <dc:description/>
  <cp:lastModifiedBy>Gregory Macfarlane</cp:lastModifiedBy>
  <cp:revision>95</cp:revision>
  <dcterms:created xsi:type="dcterms:W3CDTF">2014-08-23T12:20:00Z</dcterms:created>
  <dcterms:modified xsi:type="dcterms:W3CDTF">2014-08-23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regmacfarlane@gmail.com@www.mendeley.com</vt:lpwstr>
  </property>
  <property fmtid="{D5CDD505-2E9C-101B-9397-08002B2CF9AE}" pid="4" name="Mendeley Citation Style_1">
    <vt:lpwstr>http://csl.mendeley.com/styles/2006191/harvard1-2nowe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csl.mendeley.com/styles/2006191/harvard1-noweb</vt:lpwstr>
  </property>
  <property fmtid="{D5CDD505-2E9C-101B-9397-08002B2CF9AE}" pid="16" name="Mendeley Recent Style Name 5_1">
    <vt:lpwstr>Harvard Reference format 1 (author-date) - Gregory Macfarlane</vt:lpwstr>
  </property>
  <property fmtid="{D5CDD505-2E9C-101B-9397-08002B2CF9AE}" pid="17" name="Mendeley Recent Style Id 6_1">
    <vt:lpwstr>http://csl.mendeley.com/styles/2006191/harvard1-2noweb</vt:lpwstr>
  </property>
  <property fmtid="{D5CDD505-2E9C-101B-9397-08002B2CF9AE}" pid="18" name="Mendeley Recent Style Name 6_1">
    <vt:lpwstr>Harvard Reference no web- Gregory Macfarlan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ransportation-research-part-a</vt:lpwstr>
  </property>
  <property fmtid="{D5CDD505-2E9C-101B-9397-08002B2CF9AE}" pid="24" name="Mendeley Recent Style Name 9_1">
    <vt:lpwstr>Transportation Research Part A</vt:lpwstr>
  </property>
</Properties>
</file>